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D1C68" w:rsidRPr="00415C87" w:rsidRDefault="00AD1C68" w:rsidP="003561F3">
      <w:pPr>
        <w:spacing w:line="240" w:lineRule="auto"/>
        <w:contextualSpacing/>
        <w:jc w:val="center"/>
        <w:rPr>
          <w:rFonts w:ascii="Times New Roman" w:hAnsi="Times New Roman"/>
          <w:b/>
          <w:sz w:val="24"/>
          <w:szCs w:val="24"/>
          <w:lang w:val="en-US"/>
        </w:rPr>
      </w:pPr>
      <w:bookmarkStart w:id="0" w:name="_GoBack"/>
      <w:bookmarkEnd w:id="0"/>
      <w:r w:rsidRPr="00415C87">
        <w:rPr>
          <w:rFonts w:ascii="Times New Roman" w:hAnsi="Times New Roman"/>
          <w:b/>
          <w:sz w:val="24"/>
          <w:szCs w:val="24"/>
          <w:lang w:val="en-US"/>
        </w:rPr>
        <w:t>Supplementary Table 1: Studies investigating LBP and I-FABP levels in schizophrenia compared to controls</w:t>
      </w:r>
    </w:p>
    <w:p w:rsidR="00AD1C68" w:rsidRPr="00415C87" w:rsidRDefault="00AD1C68" w:rsidP="00BC2292">
      <w:pPr>
        <w:spacing w:line="240" w:lineRule="auto"/>
        <w:contextualSpacing/>
        <w:jc w:val="both"/>
        <w:rPr>
          <w:rFonts w:ascii="Times New Roman" w:hAnsi="Times New Roman"/>
          <w:bCs/>
          <w:sz w:val="24"/>
          <w:szCs w:val="24"/>
          <w:lang w:val="en-US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1981"/>
        <w:gridCol w:w="1529"/>
        <w:gridCol w:w="1775"/>
        <w:gridCol w:w="1275"/>
        <w:gridCol w:w="1418"/>
        <w:gridCol w:w="1134"/>
        <w:gridCol w:w="1559"/>
        <w:gridCol w:w="1134"/>
        <w:gridCol w:w="3038"/>
      </w:tblGrid>
      <w:tr w:rsidR="00AD1C68" w:rsidRPr="00415C87" w:rsidTr="00726FBA">
        <w:trPr>
          <w:jc w:val="center"/>
        </w:trPr>
        <w:tc>
          <w:tcPr>
            <w:tcW w:w="1981" w:type="dxa"/>
            <w:shd w:val="clear" w:color="auto" w:fill="D0CECE"/>
          </w:tcPr>
          <w:p w:rsidR="00AD1C68" w:rsidRPr="00415C87" w:rsidRDefault="00AD1C68" w:rsidP="009A11AE">
            <w:pPr>
              <w:spacing w:line="192" w:lineRule="auto"/>
              <w:contextualSpacing/>
              <w:jc w:val="center"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  <w:bookmarkStart w:id="1" w:name="_Hlk190037912"/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Ref.</w:t>
            </w:r>
          </w:p>
        </w:tc>
        <w:tc>
          <w:tcPr>
            <w:tcW w:w="1529" w:type="dxa"/>
            <w:shd w:val="clear" w:color="auto" w:fill="D0CECE"/>
          </w:tcPr>
          <w:p w:rsidR="00AD1C68" w:rsidRPr="00415C87" w:rsidRDefault="00AD1C68" w:rsidP="009A11AE">
            <w:pPr>
              <w:spacing w:line="192" w:lineRule="auto"/>
              <w:contextualSpacing/>
              <w:jc w:val="center"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Sample sizes (schizophrenia / controls)</w:t>
            </w:r>
          </w:p>
        </w:tc>
        <w:tc>
          <w:tcPr>
            <w:tcW w:w="1775" w:type="dxa"/>
            <w:shd w:val="clear" w:color="auto" w:fill="D0CECE"/>
          </w:tcPr>
          <w:p w:rsidR="00AD1C68" w:rsidRPr="00415C87" w:rsidRDefault="00AD1C68" w:rsidP="009A11AE">
            <w:pPr>
              <w:spacing w:line="192" w:lineRule="auto"/>
              <w:contextualSpacing/>
              <w:jc w:val="center"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Recruitment location</w:t>
            </w:r>
          </w:p>
        </w:tc>
        <w:tc>
          <w:tcPr>
            <w:tcW w:w="1275" w:type="dxa"/>
            <w:shd w:val="clear" w:color="auto" w:fill="D0CECE"/>
          </w:tcPr>
          <w:p w:rsidR="00AD1C68" w:rsidRPr="00415C87" w:rsidRDefault="00AD1C68" w:rsidP="009A11AE">
            <w:pPr>
              <w:spacing w:line="192" w:lineRule="auto"/>
              <w:contextualSpacing/>
              <w:jc w:val="center"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Disease phase / inpatient or outpatient</w:t>
            </w:r>
          </w:p>
        </w:tc>
        <w:tc>
          <w:tcPr>
            <w:tcW w:w="1418" w:type="dxa"/>
            <w:shd w:val="clear" w:color="auto" w:fill="D0CECE"/>
          </w:tcPr>
          <w:p w:rsidR="00AD1C68" w:rsidRPr="00415C87" w:rsidRDefault="00AD1C68" w:rsidP="009A11AE">
            <w:pPr>
              <w:spacing w:line="192" w:lineRule="auto"/>
              <w:contextualSpacing/>
              <w:jc w:val="center"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Antipsychotic status</w:t>
            </w:r>
          </w:p>
        </w:tc>
        <w:tc>
          <w:tcPr>
            <w:tcW w:w="1134" w:type="dxa"/>
            <w:shd w:val="clear" w:color="auto" w:fill="D0CECE"/>
          </w:tcPr>
          <w:p w:rsidR="00AD1C68" w:rsidRPr="00415C87" w:rsidRDefault="00AD1C68" w:rsidP="009A11AE">
            <w:pPr>
              <w:spacing w:line="192" w:lineRule="auto"/>
              <w:contextualSpacing/>
              <w:jc w:val="center"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Marker</w:t>
            </w:r>
          </w:p>
        </w:tc>
        <w:tc>
          <w:tcPr>
            <w:tcW w:w="1559" w:type="dxa"/>
            <w:shd w:val="clear" w:color="auto" w:fill="D0CECE"/>
          </w:tcPr>
          <w:p w:rsidR="00AD1C68" w:rsidRPr="00415C87" w:rsidRDefault="00AD1C68" w:rsidP="009A11AE">
            <w:pPr>
              <w:spacing w:line="192" w:lineRule="auto"/>
              <w:contextualSpacing/>
              <w:jc w:val="center"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Assay method / manufacturer</w:t>
            </w:r>
          </w:p>
        </w:tc>
        <w:tc>
          <w:tcPr>
            <w:tcW w:w="1134" w:type="dxa"/>
            <w:shd w:val="clear" w:color="auto" w:fill="D0CECE"/>
          </w:tcPr>
          <w:p w:rsidR="00AD1C68" w:rsidRPr="00415C87" w:rsidRDefault="00AD1C68" w:rsidP="009A11AE">
            <w:pPr>
              <w:spacing w:line="192" w:lineRule="auto"/>
              <w:contextualSpacing/>
              <w:jc w:val="center"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Detection range</w:t>
            </w:r>
          </w:p>
        </w:tc>
        <w:tc>
          <w:tcPr>
            <w:tcW w:w="3038" w:type="dxa"/>
            <w:shd w:val="clear" w:color="auto" w:fill="D0CECE"/>
          </w:tcPr>
          <w:p w:rsidR="00AD1C68" w:rsidRPr="00415C87" w:rsidRDefault="00AD1C68" w:rsidP="009A11AE">
            <w:pPr>
              <w:spacing w:line="192" w:lineRule="auto"/>
              <w:contextualSpacing/>
              <w:jc w:val="center"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Main results</w:t>
            </w:r>
          </w:p>
        </w:tc>
      </w:tr>
      <w:tr w:rsidR="00AD1C68" w:rsidRPr="00415C87" w:rsidTr="00726FBA">
        <w:trPr>
          <w:jc w:val="center"/>
        </w:trPr>
        <w:tc>
          <w:tcPr>
            <w:tcW w:w="1981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Severance et al., 2013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TZXZlcmFuY2U8L0F1dGhvcj48WWVhcj4yMDEzPC9ZZWFy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TZXZlcmFuY2U8L0F1dGhvcj48WWVhcj4yMDEzPC9ZZWFy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.DATA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separate"/>
            </w:r>
            <w:r w:rsidRPr="00415C87">
              <w:rPr>
                <w:rFonts w:ascii="Arial Narrow" w:hAnsi="Arial Narrow"/>
                <w:noProof/>
                <w:sz w:val="18"/>
                <w:szCs w:val="18"/>
                <w:lang w:val="en-US"/>
              </w:rPr>
              <w:t>[1]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2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(1) 141 / 78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(2) 116 / 0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78 drug-naïve first-episode + 38 medicated = 116</w:t>
            </w:r>
          </w:p>
        </w:tc>
        <w:tc>
          <w:tcPr>
            <w:tcW w:w="17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(1) Sheppard Pratt Health System, Baltimore, USA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(2) University of Cologne, Cologne, Germany</w:t>
            </w:r>
          </w:p>
        </w:tc>
        <w:tc>
          <w:tcPr>
            <w:tcW w:w="12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(1) Chronic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(2) Mixed</w:t>
            </w:r>
          </w:p>
        </w:tc>
        <w:tc>
          <w:tcPr>
            <w:tcW w:w="141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(1) Medicated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(2) 78 Drug-naive / 38 medicated first episode schizophrenia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LBP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sCD14</w:t>
            </w:r>
          </w:p>
        </w:tc>
        <w:tc>
          <w:tcPr>
            <w:tcW w:w="155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Cell Sciences Multispecies LBP ELISA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R&amp;D Systems Human sCD14 Quantikine ELISA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5ng/mL – 50 ng/mL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250 pg/mL- 16000 pg/mL</w:t>
            </w:r>
          </w:p>
        </w:tc>
        <w:tc>
          <w:tcPr>
            <w:tcW w:w="303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LBP</w:t>
            </w:r>
            <w:r w:rsidRPr="00415C87">
              <w:rPr>
                <w:rFonts w:ascii="Arial Narrow" w:hAnsi="Arial Narrow"/>
                <w:sz w:val="18"/>
                <w:szCs w:val="18"/>
              </w:rPr>
              <w:t>: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No significant group difference between schizophrenia (9.4 ± 4.7 ng/mL)* and controls (8.2 ± 4.4 ng/mL)*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LBP correlated with CRP and BMI in schizophrenia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No difference between drug-naïve and medicated schizophrenia patients. No effect of smoking status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Fonts w:ascii="Arial Narrow" w:hAnsi="Arial Narrow"/>
                <w:b/>
                <w:bCs/>
                <w:sz w:val="18"/>
                <w:szCs w:val="18"/>
              </w:rPr>
              <w:t>sCD14</w:t>
            </w:r>
            <w:r w:rsidRPr="00415C87">
              <w:rPr>
                <w:rFonts w:ascii="Arial Narrow" w:hAnsi="Arial Narrow"/>
                <w:sz w:val="18"/>
                <w:szCs w:val="18"/>
              </w:rPr>
              <w:t>: Significantly higher levels in schizophrenia compared to controls (P&lt;0.001).</w:t>
            </w:r>
            <w:r w:rsidRPr="00415C87">
              <w:rPr>
                <w:rFonts w:ascii="Arial Narrow" w:hAnsi="Arial Narrow"/>
                <w:sz w:val="18"/>
                <w:szCs w:val="18"/>
              </w:rPr>
              <w:br/>
              <w:t>sCD14 correlated with CRP in schizophrenia but not with BMI.</w:t>
            </w:r>
            <w:r w:rsidRPr="00415C87">
              <w:rPr>
                <w:rFonts w:ascii="Arial Narrow" w:hAnsi="Arial Narrow"/>
                <w:sz w:val="18"/>
                <w:szCs w:val="18"/>
              </w:rPr>
              <w:br/>
              <w:t>No significant effect of antipsychotic status on sCD14 levels.</w:t>
            </w:r>
          </w:p>
        </w:tc>
      </w:tr>
      <w:tr w:rsidR="00AD1C68" w:rsidRPr="00415C87" w:rsidTr="00726FBA">
        <w:trPr>
          <w:jc w:val="center"/>
        </w:trPr>
        <w:tc>
          <w:tcPr>
            <w:tcW w:w="1981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Weber et al., 2018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XZWJlcjwvQXV0aG9yPjxZZWFyPjIwMTg8L1llYXI+PFJl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XZWJlcjwvQXV0aG9yPjxZZWFyPjIwMTg8L1llYXI+PFJl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.DATA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separate"/>
            </w:r>
            <w:r w:rsidRPr="00415C87">
              <w:rPr>
                <w:rFonts w:ascii="Arial Narrow" w:hAnsi="Arial Narrow"/>
                <w:noProof/>
                <w:sz w:val="18"/>
                <w:szCs w:val="18"/>
                <w:lang w:val="en-US"/>
              </w:rPr>
              <w:t>[2]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2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80 pre-onset / 80</w:t>
            </w:r>
          </w:p>
        </w:tc>
        <w:tc>
          <w:tcPr>
            <w:tcW w:w="17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Multiple Military U.S. sites</w:t>
            </w:r>
          </w:p>
        </w:tc>
        <w:tc>
          <w:tcPr>
            <w:tcW w:w="12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Pre-onset </w:t>
            </w:r>
          </w:p>
        </w:tc>
        <w:tc>
          <w:tcPr>
            <w:tcW w:w="141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Drug-naive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LBP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sCD14</w:t>
            </w:r>
          </w:p>
        </w:tc>
        <w:tc>
          <w:tcPr>
            <w:tcW w:w="155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Cell Sciences Multispecies LBP ELISA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R&amp;D Systems Human sCD14 Quantikine ELISA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5ng/mL – 50 ng/mL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250 pg/mL- 16000 pg/mL</w:t>
            </w:r>
          </w:p>
        </w:tc>
        <w:tc>
          <w:tcPr>
            <w:tcW w:w="303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LBP</w:t>
            </w:r>
            <w:r w:rsidRPr="00415C87">
              <w:rPr>
                <w:rFonts w:ascii="Arial Narrow" w:hAnsi="Arial Narrow"/>
                <w:sz w:val="18"/>
                <w:szCs w:val="18"/>
              </w:rPr>
              <w:t>: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Samples from individuals who later developed schizophrenia exhibited a non-significant trend (P=0.06) toward lower LBP levels (17.76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± 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7.15 absorbance) than controls (19.97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±</w:t>
            </w:r>
            <w:r w:rsidRPr="00415C87">
              <w:rPr>
                <w:rFonts w:ascii="Arial Narrow" w:hAnsi="Arial Narrow"/>
                <w:sz w:val="18"/>
                <w:szCs w:val="18"/>
              </w:rPr>
              <w:t>8.16 absorbance). In males within this group, LBP levels correlated with CRP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Fonts w:ascii="Arial Narrow" w:hAnsi="Arial Narrow"/>
                <w:b/>
                <w:bCs/>
                <w:sz w:val="18"/>
                <w:szCs w:val="18"/>
              </w:rPr>
              <w:t>sCD14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: Samples from individuals who later developed schizophrenia had significantly elevated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sCD14 levels (P=0.02), suggesting that monocyte activation occurs prior to schizophrenia diagnosis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sCD14 was not significantly correlated with CRP levels.</w:t>
            </w:r>
          </w:p>
        </w:tc>
      </w:tr>
      <w:tr w:rsidR="00AD1C68" w:rsidRPr="00415C87" w:rsidTr="00726FBA">
        <w:trPr>
          <w:jc w:val="center"/>
        </w:trPr>
        <w:tc>
          <w:tcPr>
            <w:tcW w:w="1981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Gokulakrishnan et al., 2022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Hb2t1bGFrcmlzaG5hbjwvQXV0aG9yPjxZZWFyPjIwMjI8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Hb2t1bGFrcmlzaG5hbjwvQXV0aG9yPjxZZWFyPjIwMjI8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.DATA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separate"/>
            </w:r>
            <w:r w:rsidRPr="00415C87">
              <w:rPr>
                <w:rFonts w:ascii="Arial Narrow" w:hAnsi="Arial Narrow"/>
                <w:noProof/>
                <w:sz w:val="18"/>
                <w:szCs w:val="18"/>
                <w:lang w:val="en-US"/>
              </w:rPr>
              <w:t>[3]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2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40 / 20</w:t>
            </w:r>
          </w:p>
        </w:tc>
        <w:tc>
          <w:tcPr>
            <w:tcW w:w="17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National Institute of Mental Health and Neurosciences (NIMHANS),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Bengaluru, India</w:t>
            </w:r>
          </w:p>
        </w:tc>
        <w:tc>
          <w:tcPr>
            <w:tcW w:w="12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Unclear / Unclear</w:t>
            </w:r>
          </w:p>
        </w:tc>
        <w:tc>
          <w:tcPr>
            <w:tcW w:w="141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15 Antipsychotic-naïve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25 Medicated (Risperidone)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LBP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intestinal alkaline phosphatase (IAP)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Zonulin</w:t>
            </w:r>
          </w:p>
        </w:tc>
        <w:tc>
          <w:tcPr>
            <w:tcW w:w="155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Elabscience Human LBP ELISA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Cusabio Human IAP ELISA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Cusabio Human Zonulin ELISA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de-DE"/>
              </w:rPr>
              <w:t>0.78 ng/mL -50 ng/mL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de-DE"/>
              </w:rPr>
              <w:t>3.12 ng/mL – 200 ng/mL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0.625 ng/mL – 40 ng/mL</w:t>
            </w:r>
          </w:p>
        </w:tc>
        <w:tc>
          <w:tcPr>
            <w:tcW w:w="303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LBP</w:t>
            </w:r>
            <w:r w:rsidRPr="00415C87">
              <w:rPr>
                <w:rFonts w:ascii="Arial Narrow" w:hAnsi="Arial Narrow"/>
                <w:sz w:val="18"/>
                <w:szCs w:val="18"/>
              </w:rPr>
              <w:t>: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Significantly increased in schizophrenia (148.5 [110; 190] ng/mL)</w:t>
            </w:r>
            <w:r w:rsidRPr="00415C87">
              <w:rPr>
                <w:rFonts w:ascii="Arial Narrow" w:hAnsi="Arial Narrow"/>
                <w:sz w:val="18"/>
                <w:szCs w:val="18"/>
                <w:vertAlign w:val="superscript"/>
                <w:lang w:val="en-US"/>
              </w:rPr>
              <w:t>#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versus controls (97.7 [70; 115] ng/mL</w:t>
            </w:r>
            <w:r w:rsidRPr="00415C87">
              <w:rPr>
                <w:rFonts w:ascii="Arial Narrow" w:hAnsi="Arial Narrow"/>
                <w:sz w:val="18"/>
                <w:szCs w:val="18"/>
                <w:vertAlign w:val="superscript"/>
                <w:lang w:val="en-US"/>
              </w:rPr>
              <w:t>#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; P&lt;0.01). Higher levels of LBP in the antipsychotic-naïve subgroup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IAP</w:t>
            </w:r>
            <w:r w:rsidRPr="00415C87">
              <w:rPr>
                <w:rFonts w:ascii="Arial Narrow" w:hAnsi="Arial Narrow"/>
                <w:sz w:val="18"/>
                <w:szCs w:val="18"/>
              </w:rPr>
              <w:t>: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Significantly reduced in schizophrenia patients (P&lt;0.05), may indicate impaired intestinal detoxification capacity, potentially contributing to inflammation. Lower levels of IAP in the antipsychotic-naïve subgroup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Zonulin</w:t>
            </w:r>
            <w:r w:rsidRPr="00415C87">
              <w:rPr>
                <w:rFonts w:ascii="Arial Narrow" w:hAnsi="Arial Narrow"/>
                <w:sz w:val="18"/>
                <w:szCs w:val="18"/>
              </w:rPr>
              <w:t>: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Significantly higher in schizophrenia (P&lt;0.05), consistent with increased intestinal permeability, or "leaky gut". Higher zonulin levels in the antipsychotic-naïve subgroup.</w:t>
            </w:r>
          </w:p>
        </w:tc>
      </w:tr>
      <w:tr w:rsidR="00AD1C68" w:rsidRPr="00415C87" w:rsidTr="00726FBA">
        <w:trPr>
          <w:jc w:val="center"/>
        </w:trPr>
        <w:tc>
          <w:tcPr>
            <w:tcW w:w="1981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Jensen et al., 2023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KZW5zZW48L0F1dGhvcj48WWVhcj4yMDIzPC9ZZWFyPjxS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KZW5zZW48L0F1dGhvcj48WWVhcj4yMDIzPC9ZZWFyPjxS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.DATA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separate"/>
            </w:r>
            <w:r w:rsidRPr="00415C87">
              <w:rPr>
                <w:rFonts w:ascii="Arial Narrow" w:hAnsi="Arial Narrow"/>
                <w:noProof/>
                <w:sz w:val="18"/>
                <w:szCs w:val="18"/>
                <w:lang w:val="en-US"/>
              </w:rPr>
              <w:t>[4]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2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389 / 418</w:t>
            </w:r>
          </w:p>
        </w:tc>
        <w:tc>
          <w:tcPr>
            <w:tcW w:w="17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NORMENT Centre, Oslo, Norway</w:t>
            </w:r>
          </w:p>
        </w:tc>
        <w:tc>
          <w:tcPr>
            <w:tcW w:w="12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Subacute and Chronic / Mixed</w:t>
            </w:r>
          </w:p>
        </w:tc>
        <w:tc>
          <w:tcPr>
            <w:tcW w:w="141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Mixed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LBP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I-FABP</w:t>
            </w:r>
          </w:p>
        </w:tc>
        <w:tc>
          <w:tcPr>
            <w:tcW w:w="155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R&amp;D systems Human LBP ELISA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R&amp;D systems Human I-FABP ELISA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0.8 ng/mL – 50 ng/mL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15.6 pg/mL – 1000 pg/mL</w:t>
            </w:r>
          </w:p>
        </w:tc>
        <w:tc>
          <w:tcPr>
            <w:tcW w:w="303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LBP</w:t>
            </w:r>
            <w:r w:rsidRPr="00415C87">
              <w:rPr>
                <w:rFonts w:ascii="Arial Narrow" w:hAnsi="Arial Narrow"/>
                <w:sz w:val="18"/>
                <w:szCs w:val="18"/>
              </w:rPr>
              <w:t>: Significantly higher in schizophrenia (27 [23;32] ng/mL)</w:t>
            </w:r>
            <w:r w:rsidRPr="00415C87">
              <w:rPr>
                <w:rFonts w:ascii="Arial Narrow" w:hAnsi="Arial Narrow"/>
                <w:sz w:val="18"/>
                <w:szCs w:val="18"/>
                <w:vertAlign w:val="superscript"/>
                <w:lang w:val="en-US"/>
              </w:rPr>
              <w:t xml:space="preserve"> #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versus controls (19 [16;23] ng/mL</w:t>
            </w:r>
            <w:r w:rsidRPr="00415C87">
              <w:rPr>
                <w:rFonts w:ascii="Arial Narrow" w:hAnsi="Arial Narrow"/>
                <w:sz w:val="18"/>
                <w:szCs w:val="18"/>
                <w:vertAlign w:val="superscript"/>
                <w:lang w:val="en-US"/>
              </w:rPr>
              <w:t>#</w:t>
            </w:r>
            <w:r w:rsidRPr="00415C87">
              <w:rPr>
                <w:rFonts w:ascii="Arial Narrow" w:hAnsi="Arial Narrow"/>
                <w:sz w:val="18"/>
                <w:szCs w:val="18"/>
              </w:rPr>
              <w:t>; P&lt; 0.05). Positive correlation between LBP and CRP. Negative association with antipsychotic use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Fonts w:ascii="Arial Narrow" w:hAnsi="Arial Narrow"/>
                <w:b/>
                <w:bCs/>
                <w:sz w:val="18"/>
                <w:szCs w:val="18"/>
              </w:rPr>
              <w:t>I-FABP</w:t>
            </w:r>
            <w:r w:rsidRPr="00415C87">
              <w:rPr>
                <w:rFonts w:ascii="Arial Narrow" w:hAnsi="Arial Narrow"/>
                <w:sz w:val="18"/>
                <w:szCs w:val="18"/>
              </w:rPr>
              <w:t>: Significantly higher in schizophrenia (500 [470;520] pg/mL)</w:t>
            </w:r>
            <w:r w:rsidRPr="00415C87">
              <w:rPr>
                <w:rFonts w:ascii="Arial Narrow" w:hAnsi="Arial Narrow"/>
                <w:sz w:val="18"/>
                <w:szCs w:val="18"/>
                <w:vertAlign w:val="superscript"/>
                <w:lang w:val="en-US"/>
              </w:rPr>
              <w:t>#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versus controls (350 [320;370] pg/mL</w:t>
            </w:r>
            <w:r w:rsidRPr="00415C87">
              <w:rPr>
                <w:rFonts w:ascii="Arial Narrow" w:hAnsi="Arial Narrow"/>
                <w:sz w:val="18"/>
                <w:szCs w:val="18"/>
                <w:vertAlign w:val="superscript"/>
                <w:lang w:val="en-US"/>
              </w:rPr>
              <w:t>#</w:t>
            </w:r>
            <w:r w:rsidRPr="00415C87">
              <w:rPr>
                <w:rFonts w:ascii="Arial Narrow" w:hAnsi="Arial Narrow"/>
                <w:sz w:val="18"/>
                <w:szCs w:val="18"/>
              </w:rPr>
              <w:t>; P&lt; 0.001).</w:t>
            </w:r>
          </w:p>
        </w:tc>
      </w:tr>
      <w:tr w:rsidR="00AD1C68" w:rsidRPr="00415C87" w:rsidTr="00726FBA">
        <w:trPr>
          <w:jc w:val="center"/>
        </w:trPr>
        <w:tc>
          <w:tcPr>
            <w:tcW w:w="1981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Scheurink et al., 2023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TY2hldXJpbms8L0F1dGhvcj48WWVhcj4yMDIzPC9ZZWFy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TY2hldXJpbms8L0F1dGhvcj48WWVhcj4yMDIzPC9ZZWFy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.DATA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separate"/>
            </w:r>
            <w:r w:rsidRPr="00415C87">
              <w:rPr>
                <w:rFonts w:ascii="Arial Narrow" w:hAnsi="Arial Narrow"/>
                <w:noProof/>
                <w:sz w:val="18"/>
                <w:szCs w:val="18"/>
                <w:lang w:val="en-US"/>
              </w:rPr>
              <w:t>[5]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2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72 / 39</w:t>
            </w:r>
          </w:p>
        </w:tc>
        <w:tc>
          <w:tcPr>
            <w:tcW w:w="17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nl-NL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nl-NL"/>
              </w:rPr>
              <w:t>University of Utrecht, Utrecht, Netherlands</w:t>
            </w:r>
          </w:p>
        </w:tc>
        <w:tc>
          <w:tcPr>
            <w:tcW w:w="12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Unclear / In- and Outpatients</w:t>
            </w:r>
          </w:p>
        </w:tc>
        <w:tc>
          <w:tcPr>
            <w:tcW w:w="141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Unclear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LBP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sCD14</w:t>
            </w:r>
          </w:p>
        </w:tc>
        <w:tc>
          <w:tcPr>
            <w:tcW w:w="155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R&amp;D systems Human LBP ELISA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R&amp;D systems Human sCD14 DuoSet ELISA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0.8 ng/mL – 50 ng/mL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62.5 pg/mL – 4000 pg/mL</w:t>
            </w:r>
          </w:p>
        </w:tc>
        <w:tc>
          <w:tcPr>
            <w:tcW w:w="303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LBP</w:t>
            </w:r>
            <w:r w:rsidRPr="00415C87">
              <w:rPr>
                <w:rFonts w:ascii="Arial Narrow" w:hAnsi="Arial Narrow"/>
                <w:sz w:val="18"/>
                <w:szCs w:val="18"/>
              </w:rPr>
              <w:t>: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No significant group difference between schizophrenia (8.26 ± 0.34 </w:t>
            </w:r>
            <w:r w:rsidRPr="00415C87">
              <w:rPr>
                <w:rFonts w:ascii="Arial Narrow" w:hAnsi="Arial Narrow"/>
                <w:sz w:val="18"/>
                <w:szCs w:val="18"/>
              </w:rPr>
              <w:t>ng/mL)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and controls (7.63 ± 0.39 </w:t>
            </w:r>
            <w:r w:rsidRPr="00415C87">
              <w:rPr>
                <w:rFonts w:ascii="Arial Narrow" w:hAnsi="Arial Narrow"/>
                <w:sz w:val="18"/>
                <w:szCs w:val="18"/>
              </w:rPr>
              <w:t>ng/mL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; P=0.25)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Fonts w:ascii="Arial Narrow" w:hAnsi="Arial Narrow"/>
                <w:b/>
                <w:bCs/>
                <w:sz w:val="18"/>
                <w:szCs w:val="18"/>
              </w:rPr>
              <w:t>sCD14</w:t>
            </w:r>
            <w:r w:rsidRPr="00415C87">
              <w:rPr>
                <w:rFonts w:ascii="Arial Narrow" w:hAnsi="Arial Narrow"/>
                <w:sz w:val="18"/>
                <w:szCs w:val="18"/>
              </w:rPr>
              <w:t>: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No significant group difference between schizophrenia and controls (P=0.99)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Correlations or associations of LBP or sCD14 with CRP, BMI, antipsychotic medication or lifestyle factors such as smoking were not tested.</w:t>
            </w:r>
          </w:p>
        </w:tc>
      </w:tr>
      <w:tr w:rsidR="00AD1C68" w:rsidRPr="00415C87" w:rsidTr="00726FBA">
        <w:trPr>
          <w:jc w:val="center"/>
        </w:trPr>
        <w:tc>
          <w:tcPr>
            <w:tcW w:w="1981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bookmarkStart w:id="2" w:name="_Hlk190072727"/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González-Blanco et al., 2024</w:t>
            </w:r>
            <w:bookmarkEnd w:id="2"/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Hb256YWxlei1CbGFuY288L0F1dGhvcj48WWVhcj4yMDI0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begin">
                <w:fldData xml:space="preserve">PEVuZE5vdGU+PENpdGU+PEF1dGhvcj5Hb256YWxlei1CbGFuY288L0F1dGhvcj48WWVhcj4yMDI0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</w:fldData>
              </w:fldCha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instrText xml:space="preserve"> ADDIN EN.CITE.DATA </w:instrTex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separate"/>
            </w:r>
            <w:r w:rsidRPr="00415C87">
              <w:rPr>
                <w:rFonts w:ascii="Arial Narrow" w:hAnsi="Arial Narrow"/>
                <w:noProof/>
                <w:sz w:val="18"/>
                <w:szCs w:val="18"/>
                <w:lang w:val="en-US"/>
              </w:rPr>
              <w:t>[6]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2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242 / 0</w:t>
            </w:r>
          </w:p>
        </w:tc>
        <w:tc>
          <w:tcPr>
            <w:tcW w:w="17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Multicenter (4 centers), Spain</w:t>
            </w:r>
          </w:p>
        </w:tc>
        <w:tc>
          <w:tcPr>
            <w:tcW w:w="12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Chronic / Predominantly Outpatients</w:t>
            </w:r>
          </w:p>
        </w:tc>
        <w:tc>
          <w:tcPr>
            <w:tcW w:w="141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Medicated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LBP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LPS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I-FABP</w:t>
            </w:r>
          </w:p>
        </w:tc>
        <w:tc>
          <w:tcPr>
            <w:tcW w:w="155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RayBiotech Human LBP ELISA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Hycult Biotech LAL Chromogenic Endpoint Assay (LPS detection)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Cusabio I-FABP ELISA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de-DE"/>
              </w:rPr>
              <w:t>0.82 ng/mL – 200 ng/mL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de-DE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pt-BR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pt-BR"/>
              </w:rPr>
              <w:t>0.04 EU/mL – 10 EU/mL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pt-BR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pt-BR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pt-BR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pt-BR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pt-BR"/>
              </w:rPr>
              <w:t>0.156 ng/mL – 10 ng/mL</w:t>
            </w:r>
          </w:p>
        </w:tc>
        <w:tc>
          <w:tcPr>
            <w:tcW w:w="303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Used reference values from the literature. LBP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sym w:font="Symbol" w:char="F0A3"/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15 μg/mL; LPS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sym w:font="Symbol" w:char="F0A3"/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0.5 U/mL; and I-FABP 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sym w:font="Symbol" w:char="F0A3"/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2 ng/mL were considered as normal (no control sample):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LBP</w:t>
            </w:r>
            <w:r w:rsidRPr="00415C87">
              <w:rPr>
                <w:rFonts w:ascii="Arial Narrow" w:hAnsi="Arial Narrow"/>
                <w:sz w:val="18"/>
                <w:szCs w:val="18"/>
              </w:rPr>
              <w:t>: Elevated in 62% of schizophrenia cases; associated with systemic inflammation. LBP correlated with BMI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LPS</w:t>
            </w:r>
            <w:r w:rsidRPr="00415C87">
              <w:rPr>
                <w:rFonts w:ascii="Arial Narrow" w:hAnsi="Arial Narrow"/>
                <w:sz w:val="18"/>
                <w:szCs w:val="18"/>
              </w:rPr>
              <w:t>: Elevated in 26% of schizophrenia cases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I-FABP</w:t>
            </w:r>
            <w:r w:rsidRPr="00415C87">
              <w:rPr>
                <w:rFonts w:ascii="Arial Narrow" w:hAnsi="Arial Narrow"/>
                <w:sz w:val="18"/>
                <w:szCs w:val="18"/>
              </w:rPr>
              <w:t>: Not significantly altered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Fonts w:ascii="Arial Narrow" w:hAnsi="Arial Narrow"/>
                <w:b/>
                <w:bCs/>
                <w:sz w:val="18"/>
                <w:szCs w:val="18"/>
              </w:rPr>
              <w:t>LBP, LPS and I-FABP: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No significant correlation with the severity of psychotic symptoms or cognitive performance after controlling for confounding variables.</w:t>
            </w:r>
          </w:p>
        </w:tc>
      </w:tr>
      <w:tr w:rsidR="00AD1C68" w:rsidRPr="00415C87" w:rsidTr="00726FBA">
        <w:trPr>
          <w:jc w:val="center"/>
        </w:trPr>
        <w:tc>
          <w:tcPr>
            <w:tcW w:w="1981" w:type="dxa"/>
            <w:shd w:val="clear" w:color="auto" w:fill="FFFFFF"/>
          </w:tcPr>
          <w:p w:rsidR="00AD1C68" w:rsidRPr="00F605D4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b/>
                <w:sz w:val="18"/>
                <w:szCs w:val="18"/>
                <w:lang w:val="en-US"/>
              </w:rPr>
            </w:pPr>
            <w:r w:rsidRPr="00F605D4">
              <w:rPr>
                <w:rStyle w:val="Strong"/>
                <w:rFonts w:ascii="Arial Narrow" w:hAnsi="Arial Narrow"/>
                <w:b w:val="0"/>
                <w:sz w:val="18"/>
                <w:szCs w:val="18"/>
                <w:lang w:val="en-US"/>
              </w:rPr>
              <w:t>Mukherjee et al. (this study)</w:t>
            </w:r>
          </w:p>
        </w:tc>
        <w:tc>
          <w:tcPr>
            <w:tcW w:w="152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95 / 96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60 drug-naïve + 35 antipsychotic-free for ≥6 weeks = 95</w:t>
            </w:r>
          </w:p>
        </w:tc>
        <w:tc>
          <w:tcPr>
            <w:tcW w:w="17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Department of Psychiatry, University of Magdeburg, Magdeburg, Germany</w:t>
            </w:r>
          </w:p>
        </w:tc>
        <w:tc>
          <w:tcPr>
            <w:tcW w:w="1275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Acute (60 first-episode, 35 relapsed) / Inpatients</w:t>
            </w:r>
          </w:p>
        </w:tc>
        <w:tc>
          <w:tcPr>
            <w:tcW w:w="141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60 Antipsychotic-naïve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35 Antipsychotic--free for at least 6 weeks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LBP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I-FABP</w:t>
            </w:r>
          </w:p>
        </w:tc>
        <w:tc>
          <w:tcPr>
            <w:tcW w:w="1559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Hycult Biotech Human LBP ELISA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Hycult Biotech Human I-FABP ELISA</w:t>
            </w:r>
          </w:p>
        </w:tc>
        <w:tc>
          <w:tcPr>
            <w:tcW w:w="1134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4.4 ng/mL – 50ng/mL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  <w:r w:rsidRPr="00415C87">
              <w:rPr>
                <w:rFonts w:ascii="Arial Narrow" w:hAnsi="Arial Narrow"/>
                <w:sz w:val="18"/>
                <w:szCs w:val="18"/>
              </w:rPr>
              <w:t>47 pg/mL – 3000 pg/mL</w:t>
            </w:r>
          </w:p>
        </w:tc>
        <w:tc>
          <w:tcPr>
            <w:tcW w:w="3038" w:type="dxa"/>
            <w:shd w:val="clear" w:color="auto" w:fill="FFFFFF"/>
          </w:tcPr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LBP</w:t>
            </w:r>
            <w:r w:rsidRPr="00415C87">
              <w:rPr>
                <w:rFonts w:ascii="Arial Narrow" w:hAnsi="Arial Narrow"/>
                <w:sz w:val="18"/>
                <w:szCs w:val="18"/>
              </w:rPr>
              <w:t>: Higher levels (P = 0.021)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in schizophrenia (21.96 </w:t>
            </w:r>
            <w:r w:rsidRPr="00415C87">
              <w:rPr>
                <w:rFonts w:ascii="Arial Narrow" w:hAnsi="Arial Narrow"/>
                <w:sz w:val="18"/>
                <w:szCs w:val="18"/>
              </w:rPr>
              <w:t>[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16.66;29.6</w:t>
            </w:r>
            <w:r w:rsidRPr="00415C87">
              <w:rPr>
                <w:rFonts w:ascii="Arial Narrow" w:hAnsi="Arial Narrow"/>
                <w:sz w:val="18"/>
                <w:szCs w:val="18"/>
              </w:rPr>
              <w:t>] ng/mL)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versus controls 18.10 </w:t>
            </w:r>
            <w:r w:rsidRPr="00415C87">
              <w:rPr>
                <w:rFonts w:ascii="Arial Narrow" w:hAnsi="Arial Narrow"/>
                <w:sz w:val="18"/>
                <w:szCs w:val="18"/>
              </w:rPr>
              <w:t>[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13.89;23.48</w:t>
            </w:r>
            <w:r w:rsidRPr="00415C87">
              <w:rPr>
                <w:rFonts w:ascii="Arial Narrow" w:hAnsi="Arial Narrow"/>
                <w:sz w:val="18"/>
                <w:szCs w:val="18"/>
              </w:rPr>
              <w:t>] ng/mL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. Controlling for smoking made the results non-significant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Significant correlations of LBP with CRP, neutrophil count, monocyte count and IL-18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 w:cs="Arial Narrow"/>
                <w:sz w:val="18"/>
                <w:szCs w:val="18"/>
              </w:rPr>
              <w:t></w:t>
            </w:r>
            <w:r w:rsidRPr="00415C87">
              <w:rPr>
                <w:rFonts w:ascii="Arial Narrow" w:hAnsi="Arial Narrow"/>
                <w:sz w:val="18"/>
                <w:szCs w:val="18"/>
              </w:rPr>
              <w:t xml:space="preserve"> </w:t>
            </w:r>
            <w:r w:rsidRPr="00415C87">
              <w:rPr>
                <w:rStyle w:val="Strong"/>
                <w:rFonts w:ascii="Arial Narrow" w:hAnsi="Arial Narrow"/>
                <w:bCs/>
                <w:sz w:val="18"/>
                <w:szCs w:val="18"/>
              </w:rPr>
              <w:t>I-FABP</w:t>
            </w:r>
            <w:r w:rsidRPr="00415C87">
              <w:rPr>
                <w:rFonts w:ascii="Arial Narrow" w:hAnsi="Arial Narrow"/>
                <w:sz w:val="18"/>
                <w:szCs w:val="18"/>
              </w:rPr>
              <w:t>: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Significantly reduced in schizophrenia (218.2 [116.4;369.9</w:t>
            </w:r>
            <w:r w:rsidRPr="00415C87">
              <w:rPr>
                <w:rFonts w:ascii="Arial Narrow" w:hAnsi="Arial Narrow"/>
                <w:sz w:val="18"/>
                <w:szCs w:val="18"/>
              </w:rPr>
              <w:t>] pg/mL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>) versus controls (315.0 [174.5;533.5</w:t>
            </w:r>
            <w:r w:rsidRPr="00415C87">
              <w:rPr>
                <w:rFonts w:ascii="Arial Narrow" w:hAnsi="Arial Narrow"/>
                <w:sz w:val="18"/>
                <w:szCs w:val="18"/>
              </w:rPr>
              <w:t>] pg/mL;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P=0.013). Not confounded by smoking. No correlation with CRP or differential white blood count.</w:t>
            </w: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</w:pPr>
          </w:p>
          <w:p w:rsidR="00AD1C68" w:rsidRPr="00415C87" w:rsidRDefault="00AD1C68" w:rsidP="00415C87">
            <w:pPr>
              <w:spacing w:after="0" w:line="240" w:lineRule="auto"/>
              <w:contextualSpacing/>
              <w:rPr>
                <w:rFonts w:ascii="Arial Narrow" w:hAnsi="Arial Narrow"/>
                <w:sz w:val="18"/>
                <w:szCs w:val="18"/>
                <w:lang w:val="en-US"/>
              </w:rPr>
            </w:pP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LBP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and </w:t>
            </w:r>
            <w:r w:rsidRPr="00415C87">
              <w:rPr>
                <w:rFonts w:ascii="Arial Narrow" w:hAnsi="Arial Narrow"/>
                <w:b/>
                <w:bCs/>
                <w:sz w:val="18"/>
                <w:szCs w:val="18"/>
                <w:lang w:val="en-US"/>
              </w:rPr>
              <w:t>I-FABP</w:t>
            </w:r>
            <w:r w:rsidRPr="00415C87">
              <w:rPr>
                <w:rFonts w:ascii="Arial Narrow" w:hAnsi="Arial Narrow"/>
                <w:sz w:val="18"/>
                <w:szCs w:val="18"/>
                <w:lang w:val="en-US"/>
              </w:rPr>
              <w:t xml:space="preserve"> levels did not differ significantly between first-episode and relapsed patients.</w:t>
            </w:r>
          </w:p>
        </w:tc>
      </w:tr>
    </w:tbl>
    <w:bookmarkEnd w:id="1"/>
    <w:p w:rsidR="00AD1C68" w:rsidRPr="00415C87" w:rsidRDefault="00AD1C68" w:rsidP="006D46B3">
      <w:pPr>
        <w:spacing w:line="240" w:lineRule="auto"/>
        <w:contextualSpacing/>
        <w:jc w:val="both"/>
        <w:rPr>
          <w:rFonts w:ascii="Times New Roman" w:hAnsi="Times New Roman"/>
          <w:bCs/>
          <w:sz w:val="24"/>
          <w:szCs w:val="24"/>
          <w:lang w:val="en-US"/>
        </w:rPr>
      </w:pPr>
      <w:r w:rsidRPr="00415C87">
        <w:rPr>
          <w:rFonts w:ascii="Times New Roman" w:hAnsi="Times New Roman"/>
          <w:bCs/>
          <w:sz w:val="24"/>
          <w:szCs w:val="24"/>
          <w:lang w:val="en-US"/>
        </w:rPr>
        <w:t xml:space="preserve">Annotation: *Means and standard errors of the mean (SEMs) were extracted from bar graphs; standard deviations (SDs) were then estimated by multiplying SEMs with the square root of the respective sample sizes. </w:t>
      </w:r>
      <w:r w:rsidRPr="00415C87">
        <w:rPr>
          <w:rFonts w:ascii="Times New Roman" w:hAnsi="Times New Roman"/>
          <w:bCs/>
          <w:sz w:val="24"/>
          <w:szCs w:val="24"/>
          <w:vertAlign w:val="superscript"/>
          <w:lang w:val="en-US"/>
        </w:rPr>
        <w:t>#</w:t>
      </w:r>
      <w:r w:rsidRPr="00415C87">
        <w:rPr>
          <w:rFonts w:ascii="Times New Roman" w:hAnsi="Times New Roman"/>
          <w:bCs/>
          <w:sz w:val="24"/>
          <w:szCs w:val="24"/>
          <w:lang w:val="en-US"/>
        </w:rPr>
        <w:t>Medians and quartiles were extracted from box plots.</w:t>
      </w:r>
    </w:p>
    <w:p w:rsidR="00AD1C68" w:rsidRPr="00415C87" w:rsidRDefault="00AD1C68" w:rsidP="00BC2292">
      <w:pPr>
        <w:spacing w:line="240" w:lineRule="auto"/>
        <w:contextualSpacing/>
        <w:jc w:val="both"/>
        <w:rPr>
          <w:rFonts w:ascii="Times New Roman" w:hAnsi="Times New Roman"/>
          <w:bCs/>
          <w:sz w:val="24"/>
          <w:szCs w:val="24"/>
          <w:lang w:val="en-US"/>
        </w:rPr>
      </w:pPr>
    </w:p>
    <w:p w:rsidR="00AD1C68" w:rsidRPr="00415C87" w:rsidRDefault="00AD1C68" w:rsidP="00BC2292">
      <w:pPr>
        <w:spacing w:line="240" w:lineRule="auto"/>
        <w:contextualSpacing/>
        <w:jc w:val="both"/>
        <w:rPr>
          <w:rFonts w:ascii="Times New Roman" w:hAnsi="Times New Roman"/>
          <w:b/>
          <w:bCs/>
          <w:sz w:val="24"/>
          <w:szCs w:val="24"/>
          <w:lang w:val="en-US"/>
        </w:rPr>
      </w:pPr>
      <w:r w:rsidRPr="00415C87">
        <w:rPr>
          <w:rFonts w:ascii="Times New Roman" w:hAnsi="Times New Roman"/>
          <w:b/>
          <w:bCs/>
          <w:sz w:val="24"/>
          <w:szCs w:val="24"/>
          <w:lang w:val="en-US"/>
        </w:rPr>
        <w:t>References</w:t>
      </w:r>
    </w:p>
    <w:p w:rsidR="00AD1C68" w:rsidRPr="00415C87" w:rsidRDefault="00AD1C68" w:rsidP="00726FBA">
      <w:pPr>
        <w:pStyle w:val="EndNoteBibliography"/>
        <w:spacing w:after="0"/>
        <w:ind w:left="720" w:hanging="720"/>
      </w:pPr>
      <w:r w:rsidRPr="00415C87">
        <w:rPr>
          <w:rFonts w:ascii="Times New Roman" w:hAnsi="Times New Roman"/>
          <w:bCs/>
          <w:sz w:val="24"/>
          <w:szCs w:val="24"/>
        </w:rPr>
        <w:fldChar w:fldCharType="begin"/>
      </w:r>
      <w:r w:rsidRPr="00415C87">
        <w:rPr>
          <w:rFonts w:ascii="Times New Roman" w:hAnsi="Times New Roman"/>
          <w:bCs/>
          <w:sz w:val="24"/>
          <w:szCs w:val="24"/>
        </w:rPr>
        <w:instrText xml:space="preserve"> ADDIN EN.REFLIST </w:instrText>
      </w:r>
      <w:r w:rsidRPr="00415C87">
        <w:rPr>
          <w:rFonts w:ascii="Times New Roman" w:hAnsi="Times New Roman"/>
          <w:bCs/>
          <w:sz w:val="24"/>
          <w:szCs w:val="24"/>
        </w:rPr>
        <w:fldChar w:fldCharType="separate"/>
      </w:r>
      <w:r w:rsidRPr="00415C87">
        <w:t>1.</w:t>
      </w:r>
      <w:r w:rsidRPr="00415C87">
        <w:tab/>
        <w:t xml:space="preserve">Severance EG, Gressitt KL, Stallings CR, Origoni AE, Khushalani S, Leweke FM, Dickerson FB, Yolken RH: </w:t>
      </w:r>
      <w:r w:rsidRPr="00415C87">
        <w:rPr>
          <w:b/>
        </w:rPr>
        <w:t>Discordant patterns of bacterial translocation markers and implications for innate immune imbalances in schizophrenia.</w:t>
      </w:r>
      <w:r w:rsidRPr="00415C87">
        <w:t xml:space="preserve"> </w:t>
      </w:r>
      <w:r w:rsidRPr="00415C87">
        <w:rPr>
          <w:i/>
        </w:rPr>
        <w:t xml:space="preserve">Schizophr Res </w:t>
      </w:r>
      <w:r w:rsidRPr="00415C87">
        <w:t xml:space="preserve">2013, </w:t>
      </w:r>
      <w:r w:rsidRPr="00415C87">
        <w:rPr>
          <w:b/>
        </w:rPr>
        <w:t>148:</w:t>
      </w:r>
      <w:r w:rsidRPr="00415C87">
        <w:t>130-137.</w:t>
      </w:r>
    </w:p>
    <w:p w:rsidR="00AD1C68" w:rsidRPr="00415C87" w:rsidRDefault="00AD1C68" w:rsidP="00726FBA">
      <w:pPr>
        <w:pStyle w:val="EndNoteBibliography"/>
        <w:spacing w:after="0"/>
        <w:ind w:left="720" w:hanging="720"/>
      </w:pPr>
      <w:r w:rsidRPr="00415C87">
        <w:t>2.</w:t>
      </w:r>
      <w:r w:rsidRPr="00415C87">
        <w:tab/>
        <w:t xml:space="preserve">Weber NS, Gressitt KL, Cowan DN, Niebuhr DW, Yolken RH, Severance EG: </w:t>
      </w:r>
      <w:r w:rsidRPr="00415C87">
        <w:rPr>
          <w:b/>
        </w:rPr>
        <w:t>Monocyte activation detected prior to a diagnosis of schizophrenia in the US Military New Onset Psychosis Project (MNOPP).</w:t>
      </w:r>
      <w:r w:rsidRPr="00415C87">
        <w:t xml:space="preserve"> </w:t>
      </w:r>
      <w:r w:rsidRPr="00415C87">
        <w:rPr>
          <w:i/>
        </w:rPr>
        <w:t xml:space="preserve">Schizophr Res </w:t>
      </w:r>
      <w:r w:rsidRPr="00415C87">
        <w:t xml:space="preserve">2018, </w:t>
      </w:r>
      <w:r w:rsidRPr="00415C87">
        <w:rPr>
          <w:b/>
        </w:rPr>
        <w:t>197:</w:t>
      </w:r>
      <w:r w:rsidRPr="00415C87">
        <w:t>465-469.</w:t>
      </w:r>
    </w:p>
    <w:p w:rsidR="00AD1C68" w:rsidRPr="00415C87" w:rsidRDefault="00AD1C68" w:rsidP="00726FBA">
      <w:pPr>
        <w:pStyle w:val="EndNoteBibliography"/>
        <w:spacing w:after="0"/>
        <w:ind w:left="720" w:hanging="720"/>
      </w:pPr>
      <w:r w:rsidRPr="00415C87">
        <w:t>3.</w:t>
      </w:r>
      <w:r w:rsidRPr="00415C87">
        <w:tab/>
        <w:t xml:space="preserve">Gokulakrishnan K, Nikhil J, Vs S, Holla B, Thirumoorthy C, Sandhya N, Nichenametla S, Pathak H, Shivakumar V, Debnath M, et al: </w:t>
      </w:r>
      <w:r w:rsidRPr="00415C87">
        <w:rPr>
          <w:b/>
        </w:rPr>
        <w:t>Altered Intestinal Permeability Biomarkers in Schizophrenia: A Possible Link with Subclinical Inflammation.</w:t>
      </w:r>
      <w:r w:rsidRPr="00415C87">
        <w:t xml:space="preserve"> </w:t>
      </w:r>
      <w:r w:rsidRPr="00415C87">
        <w:rPr>
          <w:i/>
        </w:rPr>
        <w:t xml:space="preserve">Ann Neurosci </w:t>
      </w:r>
      <w:r w:rsidRPr="00415C87">
        <w:t xml:space="preserve">2022, </w:t>
      </w:r>
      <w:r w:rsidRPr="00415C87">
        <w:rPr>
          <w:b/>
        </w:rPr>
        <w:t>29:</w:t>
      </w:r>
      <w:r w:rsidRPr="00415C87">
        <w:t>151-158.</w:t>
      </w:r>
    </w:p>
    <w:p w:rsidR="00AD1C68" w:rsidRPr="00415C87" w:rsidRDefault="00AD1C68" w:rsidP="00726FBA">
      <w:pPr>
        <w:pStyle w:val="EndNoteBibliography"/>
        <w:spacing w:after="0"/>
        <w:ind w:left="720" w:hanging="720"/>
      </w:pPr>
      <w:r w:rsidRPr="00415C87">
        <w:t>4.</w:t>
      </w:r>
      <w:r w:rsidRPr="00415C87">
        <w:tab/>
        <w:t xml:space="preserve">Jensen SB, Sheikh MA, Akkouh IA, Szabo A, O'Connell KS, Lekva T, Engh JA, Agartz I, Elvsashagen T, Ormerod M, et al: </w:t>
      </w:r>
      <w:r w:rsidRPr="00415C87">
        <w:rPr>
          <w:b/>
        </w:rPr>
        <w:t>Elevated Systemic Levels of Markers Reflecting Intestinal Barrier Dysfunction and Inflammasome Activation Are Correlated in Severe Mental Illness.</w:t>
      </w:r>
      <w:r w:rsidRPr="00415C87">
        <w:t xml:space="preserve"> </w:t>
      </w:r>
      <w:r w:rsidRPr="00415C87">
        <w:rPr>
          <w:i/>
        </w:rPr>
        <w:t xml:space="preserve">Schizophr Bull </w:t>
      </w:r>
      <w:r w:rsidRPr="00415C87">
        <w:t xml:space="preserve">2023, </w:t>
      </w:r>
      <w:r w:rsidRPr="00415C87">
        <w:rPr>
          <w:b/>
        </w:rPr>
        <w:t>49:</w:t>
      </w:r>
      <w:r w:rsidRPr="00415C87">
        <w:t>635-645.</w:t>
      </w:r>
    </w:p>
    <w:p w:rsidR="00AD1C68" w:rsidRPr="00415C87" w:rsidRDefault="00AD1C68" w:rsidP="00726FBA">
      <w:pPr>
        <w:pStyle w:val="EndNoteBibliography"/>
        <w:spacing w:after="0"/>
        <w:ind w:left="720" w:hanging="720"/>
      </w:pPr>
      <w:r w:rsidRPr="00415C87">
        <w:t>5.</w:t>
      </w:r>
      <w:r w:rsidRPr="00415C87">
        <w:tab/>
        <w:t xml:space="preserve">Scheurink TAW, Borkent J, Gangadin SS, El Aidy S, Mandl R, Sommer IEC: </w:t>
      </w:r>
      <w:r w:rsidRPr="00415C87">
        <w:rPr>
          <w:b/>
        </w:rPr>
        <w:t>Association between gut permeability, brain volume, and cognition in healthy participants and patients with schizophrenia spectrum disorder.</w:t>
      </w:r>
      <w:r w:rsidRPr="00415C87">
        <w:t xml:space="preserve"> </w:t>
      </w:r>
      <w:r w:rsidRPr="00415C87">
        <w:rPr>
          <w:i/>
        </w:rPr>
        <w:t xml:space="preserve">Brain Behav </w:t>
      </w:r>
      <w:r w:rsidRPr="00415C87">
        <w:t xml:space="preserve">2023, </w:t>
      </w:r>
      <w:r w:rsidRPr="00415C87">
        <w:rPr>
          <w:b/>
        </w:rPr>
        <w:t>13:</w:t>
      </w:r>
      <w:r w:rsidRPr="00415C87">
        <w:t>e3011.</w:t>
      </w:r>
    </w:p>
    <w:p w:rsidR="00AD1C68" w:rsidRPr="00415C87" w:rsidRDefault="00AD1C68" w:rsidP="00726FBA">
      <w:pPr>
        <w:pStyle w:val="EndNoteBibliography"/>
        <w:ind w:left="720" w:hanging="720"/>
      </w:pPr>
      <w:r w:rsidRPr="00415C87">
        <w:t>6.</w:t>
      </w:r>
      <w:r w:rsidRPr="00415C87">
        <w:tab/>
        <w:t xml:space="preserve">Gonzalez-Blanco L, Dal Santo F, Garcia-Portilla MP, Alfonso M, Hernandez C, Sanchez-Autet M, Anmella G, Amoretti S, Safont G, Martin-Hernandez D, et al: </w:t>
      </w:r>
      <w:r w:rsidRPr="00415C87">
        <w:rPr>
          <w:b/>
        </w:rPr>
        <w:t>Intestinal permeability biomarkers in patients with schizophrenia: Additional support for the impact of lifestyle habits.</w:t>
      </w:r>
      <w:r w:rsidRPr="00415C87">
        <w:t xml:space="preserve"> </w:t>
      </w:r>
      <w:r w:rsidRPr="00415C87">
        <w:rPr>
          <w:i/>
        </w:rPr>
        <w:t xml:space="preserve">Eur Psychiatry </w:t>
      </w:r>
      <w:r w:rsidRPr="00415C87">
        <w:t xml:space="preserve">2024, </w:t>
      </w:r>
      <w:r w:rsidRPr="00415C87">
        <w:rPr>
          <w:b/>
        </w:rPr>
        <w:t>67:</w:t>
      </w:r>
      <w:r w:rsidRPr="00415C87">
        <w:t>e84.</w:t>
      </w:r>
    </w:p>
    <w:p w:rsidR="00AD1C68" w:rsidRPr="00415C87" w:rsidRDefault="00AD1C68" w:rsidP="00BC2292">
      <w:pPr>
        <w:spacing w:line="240" w:lineRule="auto"/>
        <w:contextualSpacing/>
        <w:jc w:val="both"/>
        <w:rPr>
          <w:rFonts w:ascii="Times New Roman" w:hAnsi="Times New Roman"/>
          <w:bCs/>
          <w:sz w:val="24"/>
          <w:szCs w:val="24"/>
        </w:rPr>
        <w:sectPr w:rsidR="00AD1C68" w:rsidRPr="00415C87" w:rsidSect="003561F3">
          <w:pgSz w:w="16838" w:h="11906" w:orient="landscape"/>
          <w:pgMar w:top="1134" w:right="851" w:bottom="1134" w:left="851" w:header="709" w:footer="709" w:gutter="0"/>
          <w:cols w:space="708"/>
          <w:docGrid w:linePitch="360"/>
        </w:sectPr>
      </w:pPr>
      <w:r w:rsidRPr="00415C87">
        <w:rPr>
          <w:rFonts w:ascii="Times New Roman" w:hAnsi="Times New Roman"/>
          <w:bCs/>
          <w:sz w:val="24"/>
          <w:szCs w:val="24"/>
        </w:rPr>
        <w:fldChar w:fldCharType="end"/>
      </w:r>
    </w:p>
    <w:p w:rsidR="00AD1C68" w:rsidRPr="00415C87" w:rsidRDefault="00AD1C68" w:rsidP="003561F3">
      <w:pPr>
        <w:spacing w:line="216" w:lineRule="auto"/>
        <w:contextualSpacing/>
        <w:jc w:val="both"/>
        <w:rPr>
          <w:rFonts w:ascii="Times New Roman" w:hAnsi="Times New Roman"/>
          <w:sz w:val="24"/>
          <w:szCs w:val="16"/>
        </w:rPr>
      </w:pPr>
      <w:r w:rsidRPr="00415C87">
        <w:rPr>
          <w:rFonts w:ascii="Times New Roman" w:hAnsi="Times New Roman"/>
          <w:b/>
          <w:bCs/>
          <w:sz w:val="24"/>
          <w:szCs w:val="24"/>
          <w:lang w:val="en-US"/>
        </w:rPr>
        <w:t xml:space="preserve">Supplementary Table 2: </w:t>
      </w:r>
      <w:bookmarkStart w:id="3" w:name="_Hlk168400080"/>
      <w:r w:rsidRPr="00415C87">
        <w:rPr>
          <w:rFonts w:ascii="Times New Roman" w:hAnsi="Times New Roman"/>
          <w:b/>
          <w:sz w:val="24"/>
          <w:szCs w:val="16"/>
        </w:rPr>
        <w:t>Comparison of first-episode (FESz) and relapsed (RSz) patients.</w:t>
      </w:r>
      <w:r w:rsidRPr="00415C87">
        <w:rPr>
          <w:rFonts w:ascii="Times New Roman" w:hAnsi="Times New Roman"/>
          <w:sz w:val="24"/>
          <w:szCs w:val="16"/>
        </w:rPr>
        <w:t xml:space="preserve"> </w:t>
      </w:r>
      <w:r w:rsidRPr="00415C87">
        <w:rPr>
          <w:rFonts w:ascii="Times New Roman" w:hAnsi="Times New Roman"/>
          <w:sz w:val="24"/>
          <w:szCs w:val="24"/>
        </w:rPr>
        <w:t>Demographic data, clinical assessments, LBP and I-FABP measurements, and immune- and metabolic syndrome-related parameters. Data are presented as median (quartile 1; quartile 3; sample size) or number of cases. Significant p-values are highlighted in bold font</w:t>
      </w:r>
      <w:r w:rsidRPr="00415C87">
        <w:rPr>
          <w:rFonts w:ascii="Times New Roman" w:hAnsi="Times New Roman"/>
          <w:sz w:val="24"/>
          <w:szCs w:val="16"/>
        </w:rPr>
        <w:t>.</w:t>
      </w:r>
      <w:bookmarkEnd w:id="3"/>
    </w:p>
    <w:p w:rsidR="00AD1C68" w:rsidRPr="00415C87" w:rsidRDefault="00AD1C68" w:rsidP="003561F3">
      <w:pPr>
        <w:spacing w:after="0" w:line="24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tbl>
      <w:tblPr>
        <w:tblW w:w="10838" w:type="dxa"/>
        <w:jc w:val="center"/>
        <w:tblCellMar>
          <w:left w:w="70" w:type="dxa"/>
          <w:right w:w="70" w:type="dxa"/>
        </w:tblCellMar>
        <w:tblLook w:val="00A0"/>
      </w:tblPr>
      <w:tblGrid>
        <w:gridCol w:w="2335"/>
        <w:gridCol w:w="2126"/>
        <w:gridCol w:w="2127"/>
        <w:gridCol w:w="749"/>
        <w:gridCol w:w="1080"/>
        <w:gridCol w:w="1356"/>
        <w:gridCol w:w="1065"/>
      </w:tblGrid>
      <w:tr w:rsidR="00AD1C68" w:rsidRPr="00415C87" w:rsidTr="00A50698">
        <w:trPr>
          <w:trHeight w:val="875"/>
          <w:jc w:val="center"/>
        </w:trPr>
        <w:tc>
          <w:tcPr>
            <w:tcW w:w="2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Variables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pt-BR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pt-BR" w:eastAsia="de-DE"/>
              </w:rPr>
              <w:t xml:space="preserve">FESz </w:t>
            </w: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pt-BR" w:eastAsia="de-DE"/>
              </w:rPr>
              <w:br/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pt-BR" w:eastAsia="de-DE"/>
              </w:rPr>
              <w:t>median (Q1,Q3,n)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pt-BR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pt-BR" w:eastAsia="de-DE"/>
              </w:rPr>
              <w:t xml:space="preserve">RSz </w:t>
            </w: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pt-BR" w:eastAsia="de-DE"/>
              </w:rPr>
              <w:br/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pt-BR" w:eastAsia="de-DE"/>
              </w:rPr>
              <w:t>median (Q1,Q3,n)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Tes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Test value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p-value</w:t>
            </w:r>
          </w:p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(FDR)</w:t>
            </w:r>
          </w:p>
        </w:tc>
        <w:tc>
          <w:tcPr>
            <w:tcW w:w="10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 xml:space="preserve">Effect size 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(Cliff's delta)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083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val="en-US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Demographic data &amp; severity of clinical symptom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Age (years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31.0 (26.0;42.0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37.0 (27.0;48.0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896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194 (0.53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-0.160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ex (female/mal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: 33 / f: 2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: 23 / f: 12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cs="Calibri"/>
                <w:color w:val="000000"/>
                <w:kern w:val="0"/>
                <w:lang w:val="de-DE" w:eastAsia="de-DE"/>
              </w:rPr>
              <w:t>Χ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²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X²=0.80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 xml:space="preserve">0.370 </w:t>
            </w:r>
            <w:r w:rsidRPr="00415C87">
              <w:rPr>
                <w:rFonts w:ascii="Arial Narrow" w:hAnsi="Arial Narrow" w:cs="Calibri"/>
                <w:color w:val="000000"/>
              </w:rPr>
              <w:t>(0.53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13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 xml:space="preserve">BMI </w:t>
            </w:r>
            <w:r w:rsidRPr="00415C87">
              <w:rPr>
                <w:rFonts w:ascii="Arial Narrow" w:hAnsi="Arial Narrow"/>
              </w:rPr>
              <w:t>(kg/m</w:t>
            </w:r>
            <w:r w:rsidRPr="00415C87">
              <w:rPr>
                <w:rFonts w:ascii="Arial Narrow" w:hAnsi="Arial Narrow"/>
                <w:vertAlign w:val="superscript"/>
              </w:rPr>
              <w:t>2</w:t>
            </w:r>
            <w:r w:rsidRPr="00415C87">
              <w:rPr>
                <w:rFonts w:ascii="Arial Narrow" w:hAnsi="Arial Narrow"/>
              </w:rPr>
              <w:t>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3.74 (21.05;27.45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3.34 (20.32;26.79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150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 xml:space="preserve">0.530 </w:t>
            </w:r>
            <w:r w:rsidRPr="00415C87">
              <w:rPr>
                <w:rFonts w:ascii="Arial Narrow" w:hAnsi="Arial Narrow" w:cs="Calibri"/>
                <w:color w:val="000000"/>
              </w:rPr>
              <w:t>(0.53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07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obacco smoking (yes/no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yes: 32 / no: 2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yes: 22 / no: 13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cs="Calibri"/>
                <w:color w:val="000000"/>
                <w:kern w:val="0"/>
                <w:lang w:val="de-DE" w:eastAsia="de-DE"/>
              </w:rPr>
              <w:t>Χ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²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X²=0.60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 xml:space="preserve">0.438 </w:t>
            </w:r>
            <w:r w:rsidRPr="00415C87">
              <w:rPr>
                <w:rFonts w:ascii="Arial Narrow" w:hAnsi="Arial Narrow" w:cs="Calibri"/>
                <w:color w:val="000000"/>
              </w:rPr>
              <w:t>(0.53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01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Duration of illness (years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0.0 (0.0;0.0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6.0 (2.0;10.0;33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W=61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&lt;0.001 (&lt;0.00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-0.939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PANSS total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36.00 (29.00;50.00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31.00 (24.00;42.00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W=1309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0.066 (0.10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0.22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PANSS-P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13.00 (9.00;15.50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12.00 (9.00;18.00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051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0.906 (0.906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-0.015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PANSS-N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8.00 (4.00;14.50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6.00 (2.00;11.00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297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 xml:space="preserve">0.081 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(0.10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0.215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PANSS-G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16.00 (12.50;22.00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13.00 (11.00;19.00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350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 xml:space="preserve">0.031 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(0.078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265</w:t>
            </w:r>
          </w:p>
        </w:tc>
      </w:tr>
      <w:tr w:rsidR="00AD1C68" w:rsidRPr="00415C87" w:rsidTr="00684E09">
        <w:trPr>
          <w:trHeight w:val="454"/>
          <w:jc w:val="center"/>
        </w:trPr>
        <w:tc>
          <w:tcPr>
            <w:tcW w:w="10838" w:type="dxa"/>
            <w:gridSpan w:val="7"/>
            <w:tcBorders>
              <w:top w:val="single" w:sz="4" w:space="0" w:color="auto"/>
              <w:left w:val="nil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Leaky gut markers</w:t>
            </w:r>
          </w:p>
        </w:tc>
      </w:tr>
      <w:tr w:rsidR="00AD1C68" w:rsidRPr="00415C87" w:rsidTr="00684E09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Plasma LBP (µ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1.70 (16.12;30.21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2.19 (16.96;26.20;3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009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831 (0.83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027</w:t>
            </w:r>
          </w:p>
        </w:tc>
      </w:tr>
      <w:tr w:rsidR="00AD1C68" w:rsidRPr="00415C87" w:rsidTr="00684E09">
        <w:trPr>
          <w:trHeight w:val="331"/>
          <w:jc w:val="center"/>
        </w:trPr>
        <w:tc>
          <w:tcPr>
            <w:tcW w:w="2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a-DK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a-DK" w:eastAsia="de-DE"/>
              </w:rPr>
              <w:t>Serum I-FABP(pg/mL)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94.3 (80.9;376.8;59)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45.1 (146.7;401.0;34)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878.0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21 (0.641)</w:t>
            </w:r>
          </w:p>
        </w:tc>
        <w:tc>
          <w:tcPr>
            <w:tcW w:w="10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125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083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Immune-related parameter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Neutrophils (×10</w:t>
            </w:r>
            <w:r w:rsidRPr="00415C87">
              <w:rPr>
                <w:rFonts w:ascii="Arial" w:hAnsi="Arial" w:cs="Arial"/>
                <w:color w:val="000000"/>
                <w:kern w:val="0"/>
                <w:lang w:val="de-DE" w:eastAsia="de-DE"/>
              </w:rPr>
              <w:t>⁹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5.08 (3.59;6.58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4.51 (3.46;6.22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176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411 (0.575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02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onocytes (×10</w:t>
            </w:r>
            <w:r w:rsidRPr="00415C87">
              <w:rPr>
                <w:rFonts w:ascii="Arial" w:hAnsi="Arial" w:cs="Arial"/>
                <w:color w:val="000000"/>
                <w:kern w:val="0"/>
                <w:lang w:val="de-DE" w:eastAsia="de-DE"/>
              </w:rPr>
              <w:t>⁹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60 (0.44;0.76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55 (0.41;0.66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250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65 (0.384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71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CRP (mg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.26 (0.60;3.60;6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.40 (0.60;3.30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976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571 (0.667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070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IL-18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14.9 (171.1;304.0;59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14.2 (172.7;290.7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050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894 (0.894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017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IL-6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6.59 (22.69;57.64;5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1.02 (20.61;45.70;33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996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58 (0.384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84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NF-α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7.87 (13.34;28.18;53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6.29 (10.09;26.27;3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067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50 (0.384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84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CP-1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73.9 (214.3;371.8;59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23.3 (223.9;375.1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922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90 (0.575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107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083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Metabolic syndrome-related parameter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etS (yes/no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yes: 7 / no: 5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yes: 3 / no: 32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cs="Calibri"/>
                <w:color w:val="000000"/>
                <w:kern w:val="0"/>
                <w:lang w:val="de-DE" w:eastAsia="de-DE"/>
              </w:rPr>
              <w:t>Χ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²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X²=0.01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919 (0.98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04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aist circumference (cm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89.00 (79.00;97.00;59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87.00 (81.00;100.00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036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981 (0.98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003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ystolic blood pressure (mmHg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26.0 (120.0;140.0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20.0 (110.0;130.0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208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278 (0.899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32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Diastolic blood pressure (mmHg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80.0 (70.0;90.0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75.0 (70.0;80.0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248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59 (0.899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70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riglycerides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88 (0.69;1.25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89 (0.62;1.18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115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720 (0.98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044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HDL cholesterol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.39 (1.19;1.76;6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.46 (1.22;1.87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958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409 (0.899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102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Glucose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4.89 (4.50;5.55;6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5.01 (4.44;5.54;3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986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792 (0.98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033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RAGE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390 (816;2055;6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265 (683;1877;35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138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500 (0.899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084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VEGF (pg/mL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24.1 (146.2;317.1;58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50.2 (170.7;331.8;34)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871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54 (0.899)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117</w:t>
            </w:r>
          </w:p>
        </w:tc>
      </w:tr>
    </w:tbl>
    <w:p w:rsidR="00AD1C68" w:rsidRPr="00415C87" w:rsidRDefault="00AD1C68" w:rsidP="003561F3">
      <w:pPr>
        <w:spacing w:before="240" w:after="0" w:line="240" w:lineRule="auto"/>
        <w:contextualSpacing/>
        <w:jc w:val="both"/>
        <w:rPr>
          <w:rFonts w:ascii="Times New Roman" w:hAnsi="Times New Roman"/>
          <w:bCs/>
          <w:i/>
          <w:sz w:val="20"/>
          <w:szCs w:val="24"/>
          <w:lang w:val="en-US"/>
        </w:rPr>
      </w:pPr>
    </w:p>
    <w:p w:rsidR="00AD1C68" w:rsidRPr="00415C87" w:rsidRDefault="00AD1C68" w:rsidP="003561F3">
      <w:pPr>
        <w:spacing w:before="240" w:after="0" w:line="240" w:lineRule="auto"/>
        <w:contextualSpacing/>
        <w:jc w:val="both"/>
        <w:rPr>
          <w:rFonts w:ascii="Times New Roman" w:hAnsi="Times New Roman"/>
          <w:bCs/>
          <w:sz w:val="20"/>
          <w:szCs w:val="24"/>
          <w:lang w:val="en-US"/>
        </w:rPr>
      </w:pPr>
      <w:r w:rsidRPr="00415C87">
        <w:rPr>
          <w:rFonts w:ascii="Times New Roman" w:hAnsi="Times New Roman"/>
          <w:bCs/>
          <w:i/>
          <w:sz w:val="20"/>
          <w:szCs w:val="24"/>
          <w:lang w:val="en-US"/>
        </w:rPr>
        <w:t>Abbreviations:</w:t>
      </w:r>
      <w:r w:rsidRPr="00415C87">
        <w:rPr>
          <w:rFonts w:ascii="Times New Roman" w:hAnsi="Times New Roman"/>
          <w:bCs/>
          <w:sz w:val="20"/>
          <w:szCs w:val="24"/>
          <w:lang w:val="en-US"/>
        </w:rPr>
        <w:t xml:space="preserve"> </w:t>
      </w:r>
      <w:r w:rsidRPr="00415C87">
        <w:rPr>
          <w:rFonts w:ascii="Times New Roman" w:hAnsi="Times New Roman"/>
          <w:sz w:val="20"/>
          <w:szCs w:val="24"/>
          <w:lang w:val="en-US"/>
        </w:rPr>
        <w:t>BMI=body mass index, CRP=C-reactive protein, FDR=false discover rate-corrected p-value, I-FABP=intestinal fatty acid binding protein, IL-18=interleukin 18, IL-6=interleukin 6, LBP=lipopolysaccharide binding protein, MCP-1=monocyte chemoattractant protein 1, PANSS=positive and negative syndrome scale [PANSS scores were corrected (corr.) by subtraction of minimum scores, which represented no symptoms], HDL=high density lipoprotein, sRAGE=soluble receptor for advanced glycation end products, TNF-a=tumor necrosis factor alpha, VEGF=vascular endothelial growth factor.</w:t>
      </w:r>
    </w:p>
    <w:p w:rsidR="00AD1C68" w:rsidRPr="00415C87" w:rsidRDefault="00AD1C68" w:rsidP="003561F3">
      <w:pPr>
        <w:spacing w:line="216" w:lineRule="auto"/>
        <w:contextualSpacing/>
        <w:jc w:val="both"/>
        <w:rPr>
          <w:rFonts w:ascii="Times New Roman" w:hAnsi="Times New Roman"/>
          <w:sz w:val="24"/>
          <w:szCs w:val="16"/>
        </w:rPr>
      </w:pPr>
      <w:r w:rsidRPr="00415C87">
        <w:rPr>
          <w:rFonts w:ascii="Times New Roman" w:hAnsi="Times New Roman"/>
          <w:sz w:val="20"/>
          <w:szCs w:val="24"/>
          <w:lang w:val="en-US"/>
        </w:rPr>
        <w:br w:type="page"/>
      </w:r>
      <w:r w:rsidRPr="00415C87">
        <w:rPr>
          <w:rFonts w:ascii="Times New Roman" w:hAnsi="Times New Roman"/>
          <w:b/>
          <w:bCs/>
          <w:sz w:val="24"/>
          <w:szCs w:val="24"/>
          <w:lang w:val="en-US"/>
        </w:rPr>
        <w:t xml:space="preserve">Supplementary Table 3: </w:t>
      </w:r>
      <w:r w:rsidRPr="00415C87">
        <w:rPr>
          <w:rFonts w:ascii="Times New Roman" w:hAnsi="Times New Roman"/>
          <w:b/>
          <w:sz w:val="24"/>
          <w:szCs w:val="24"/>
        </w:rPr>
        <w:t xml:space="preserve">Comparison of Sz patients with vs. without metabolic syndrome (MetS). </w:t>
      </w:r>
      <w:r w:rsidRPr="00415C87">
        <w:rPr>
          <w:rFonts w:ascii="Times New Roman" w:hAnsi="Times New Roman"/>
          <w:sz w:val="24"/>
          <w:szCs w:val="24"/>
        </w:rPr>
        <w:t>Data are presented as median (quartile 1; quartile 3; sample size) or number of cases. Significant p-values are highlighted in bold font</w:t>
      </w:r>
      <w:r w:rsidRPr="00415C87">
        <w:rPr>
          <w:rFonts w:ascii="Times New Roman" w:hAnsi="Times New Roman"/>
          <w:sz w:val="24"/>
          <w:szCs w:val="16"/>
        </w:rPr>
        <w:t>.</w:t>
      </w:r>
    </w:p>
    <w:p w:rsidR="00AD1C68" w:rsidRPr="00415C87" w:rsidRDefault="00AD1C68" w:rsidP="003561F3">
      <w:pPr>
        <w:spacing w:after="0" w:line="24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tbl>
      <w:tblPr>
        <w:tblW w:w="11002" w:type="dxa"/>
        <w:jc w:val="center"/>
        <w:tblCellMar>
          <w:left w:w="70" w:type="dxa"/>
          <w:right w:w="70" w:type="dxa"/>
        </w:tblCellMar>
        <w:tblLook w:val="00A0"/>
      </w:tblPr>
      <w:tblGrid>
        <w:gridCol w:w="2335"/>
        <w:gridCol w:w="2126"/>
        <w:gridCol w:w="2127"/>
        <w:gridCol w:w="831"/>
        <w:gridCol w:w="1080"/>
        <w:gridCol w:w="1389"/>
        <w:gridCol w:w="1114"/>
      </w:tblGrid>
      <w:tr w:rsidR="00AD1C68" w:rsidRPr="00415C87" w:rsidTr="00A50698">
        <w:trPr>
          <w:trHeight w:val="875"/>
          <w:jc w:val="center"/>
        </w:trPr>
        <w:tc>
          <w:tcPr>
            <w:tcW w:w="2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Variables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t xml:space="preserve">Sz with MetS </w:t>
            </w: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br/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median (Q1,Q3,n)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t xml:space="preserve">Sz without MetS </w:t>
            </w: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br/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median (Q1,Q3,n)</w:t>
            </w:r>
          </w:p>
        </w:tc>
        <w:tc>
          <w:tcPr>
            <w:tcW w:w="8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Tes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Test value</w:t>
            </w:r>
          </w:p>
        </w:tc>
        <w:tc>
          <w:tcPr>
            <w:tcW w:w="1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p-value</w:t>
            </w:r>
          </w:p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(FDR)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 xml:space="preserve">Effect size 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(Cliff's delta)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1002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val="en-US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Demographic data &amp; severity of clinical symptom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Age (years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7.5 (29.0;47.8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2.5 (26.0;43.5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474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602 (0.65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02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ex (female/mal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: 7 / f: 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: 49 / f: 37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cs="Calibri"/>
                <w:color w:val="000000"/>
                <w:kern w:val="0"/>
                <w:lang w:val="de-DE" w:eastAsia="de-DE"/>
              </w:rPr>
              <w:t>Χ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²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X²=0.204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 xml:space="preserve">0.651 </w:t>
            </w:r>
            <w:r w:rsidRPr="00415C87">
              <w:rPr>
                <w:rFonts w:ascii="Arial Narrow" w:hAnsi="Arial Narrow" w:cs="Calibri"/>
                <w:color w:val="000000"/>
              </w:rPr>
              <w:t>(0.65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081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 xml:space="preserve">BMI </w:t>
            </w:r>
            <w:r w:rsidRPr="00415C87">
              <w:rPr>
                <w:rFonts w:ascii="Arial Narrow" w:hAnsi="Arial Narrow"/>
              </w:rPr>
              <w:t>(kg/m</w:t>
            </w:r>
            <w:r w:rsidRPr="00415C87">
              <w:rPr>
                <w:rFonts w:ascii="Arial Narrow" w:hAnsi="Arial Narrow"/>
                <w:vertAlign w:val="superscript"/>
              </w:rPr>
              <w:t>2</w:t>
            </w:r>
            <w:r w:rsidRPr="00415C87">
              <w:rPr>
                <w:rFonts w:ascii="Arial Narrow" w:hAnsi="Arial Narrow"/>
              </w:rPr>
              <w:t>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0.45 (26.43;35.48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3.48 (20.48;26.33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674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0.003 (0.014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567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obacco smoking (yes/no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yes: 4 / no: 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yes: 50 / no: 36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Χ²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X²=0.574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 xml:space="preserve">0.449 </w:t>
            </w:r>
            <w:r w:rsidRPr="00415C87">
              <w:rPr>
                <w:rFonts w:ascii="Arial Narrow" w:hAnsi="Arial Narrow" w:cs="Calibri"/>
                <w:color w:val="000000"/>
              </w:rPr>
              <w:t>(0.65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12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Duration of illness (years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0 (0.0;9.3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0 (0.0;2.8;84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430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889 (0.889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024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PANSS total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9.00 (32.75;48.50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3.50 (27.75;49.00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507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59 (</w:t>
            </w:r>
            <w:r w:rsidRPr="00415C87">
              <w:rPr>
                <w:rFonts w:ascii="Arial Narrow" w:hAnsi="Arial Narrow" w:cs="Calibri"/>
                <w:color w:val="000000"/>
              </w:rPr>
              <w:t>0.889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79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PANSS-P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15.00 (10.00;18.25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12.00 (8.00;16.00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533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 xml:space="preserve">0.218 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(</w:t>
            </w:r>
            <w:r w:rsidRPr="00415C87">
              <w:rPr>
                <w:rFonts w:ascii="Arial Narrow" w:hAnsi="Arial Narrow" w:cs="Calibri"/>
                <w:color w:val="000000"/>
              </w:rPr>
              <w:t>0.889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0.240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PANSS-N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6.50 (3.75;10.75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7.00 (4.00;13.00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414.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 xml:space="preserve">0.857 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(</w:t>
            </w:r>
            <w:r w:rsidRPr="00415C87">
              <w:rPr>
                <w:rFonts w:ascii="Arial Narrow" w:hAnsi="Arial Narrow" w:cs="Calibri"/>
                <w:color w:val="000000"/>
              </w:rPr>
              <w:t>0.889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-0.03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PANSS-G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15.50 (11.75;24.00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15.00 (11.75;20.00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474.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597 (</w:t>
            </w:r>
            <w:r w:rsidRPr="00415C87">
              <w:rPr>
                <w:rFonts w:ascii="Arial Narrow" w:hAnsi="Arial Narrow" w:cs="Calibri"/>
                <w:color w:val="000000"/>
              </w:rPr>
              <w:t>0.889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03</w:t>
            </w:r>
          </w:p>
        </w:tc>
      </w:tr>
      <w:tr w:rsidR="00AD1C68" w:rsidRPr="00415C87" w:rsidTr="00684E09">
        <w:trPr>
          <w:trHeight w:val="454"/>
          <w:jc w:val="center"/>
        </w:trPr>
        <w:tc>
          <w:tcPr>
            <w:tcW w:w="11002" w:type="dxa"/>
            <w:gridSpan w:val="7"/>
            <w:tcBorders>
              <w:top w:val="single" w:sz="4" w:space="0" w:color="auto"/>
              <w:left w:val="nil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Leaky gut markers</w:t>
            </w:r>
          </w:p>
        </w:tc>
      </w:tr>
      <w:tr w:rsidR="00AD1C68" w:rsidRPr="00415C87" w:rsidTr="00684E09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Plasma LBP (µ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2.70 (18.28;32.67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1.22 (16.41;29.13;85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478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524 (0.524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25</w:t>
            </w:r>
          </w:p>
        </w:tc>
      </w:tr>
      <w:tr w:rsidR="00AD1C68" w:rsidRPr="00415C87" w:rsidTr="00684E09">
        <w:trPr>
          <w:trHeight w:val="331"/>
          <w:jc w:val="center"/>
        </w:trPr>
        <w:tc>
          <w:tcPr>
            <w:tcW w:w="2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a-DK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a-DK" w:eastAsia="de-DE"/>
              </w:rPr>
              <w:t>Serum I-FABP(pg/mL)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430.3 (148.6;834.0;8)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18.0 (115.1;357.2;85)</w:t>
            </w:r>
          </w:p>
        </w:tc>
        <w:tc>
          <w:tcPr>
            <w:tcW w:w="8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451.0</w:t>
            </w:r>
          </w:p>
        </w:tc>
        <w:tc>
          <w:tcPr>
            <w:tcW w:w="1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30 (0.260)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26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1002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Immune-related parameter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Neutrophils (×10</w:t>
            </w:r>
            <w:r w:rsidRPr="00415C87">
              <w:rPr>
                <w:rFonts w:ascii="Arial" w:hAnsi="Arial" w:cs="Arial"/>
                <w:color w:val="000000"/>
                <w:kern w:val="0"/>
                <w:lang w:val="de-DE" w:eastAsia="de-DE"/>
              </w:rPr>
              <w:t>⁹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5.72 (4.04;7.63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4.73 (3.50;6.35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517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00 (0.32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202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onocytes (×10</w:t>
            </w:r>
            <w:r w:rsidRPr="00415C87">
              <w:rPr>
                <w:rFonts w:ascii="Arial" w:hAnsi="Arial" w:cs="Arial"/>
                <w:color w:val="000000"/>
                <w:kern w:val="0"/>
                <w:lang w:val="de-DE" w:eastAsia="de-DE"/>
              </w:rPr>
              <w:t>⁹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64 (0.53;0.73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56 (0.43;0.73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512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28 (0.32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91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CRP (mg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4.45 (0.90;6.78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.21 (0.60;2.85;85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587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 xml:space="preserve">0.049 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(0.32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81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IL-18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84.3 (194.3;326.7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12.9 (171.5;289.7;84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529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83 (0.32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260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IL-6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4.14 (19.62;39.63;7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5.47 (23.17;54.04;77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181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54 (0.32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32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NF-α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4.36 (12.00;15.95;9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7.82 (10.97;27.82;78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279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19 (0.32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205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CP-1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374.0 (229.9;453.7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74.6 (214.3;363.7;84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553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04 (0.32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317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1002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Metabolic syndrome-related parameter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aist circumference (cm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09.0 (100.5;114.2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87.50 (79.00;95.00;84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712.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&lt;0.001 (0.00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69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ystolic blood pressure (mmHg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40.0 (130.0;152.5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20.0 (115.0;130.0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700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0.001 (0.003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62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Diastolic blood pressure (mmHg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90.0 (77.5;100.0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80.0 (70.0;86.3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648.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0.007 (0.015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50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riglycerides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.21 (0.94;3.20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88 (0.63;1.17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619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0.024 (0.03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440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HDL cholesterol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98 (0.84;1.19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.45 (1.23;1.81;86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93.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&lt;0.001 (&lt;0.00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783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Glucose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5.33 (4.50;6.13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4.87 (4.48;5.51;84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531.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73 (0.19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265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RAGE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081 (810;1757;10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370 (723;2000;85)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375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548 (0.54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11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VEGF (pg/mL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183.9 (157.5;240.1;10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252.3 (153.9;330.3;82)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279.0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0.102 (0.136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-0.320</w:t>
            </w:r>
          </w:p>
        </w:tc>
      </w:tr>
    </w:tbl>
    <w:p w:rsidR="00AD1C68" w:rsidRPr="00415C87" w:rsidRDefault="00AD1C68" w:rsidP="003561F3">
      <w:pPr>
        <w:spacing w:before="240" w:after="0" w:line="240" w:lineRule="auto"/>
        <w:contextualSpacing/>
        <w:jc w:val="both"/>
        <w:rPr>
          <w:rFonts w:ascii="Times New Roman" w:hAnsi="Times New Roman"/>
          <w:bCs/>
          <w:i/>
          <w:sz w:val="20"/>
          <w:szCs w:val="24"/>
          <w:lang w:val="en-US"/>
        </w:rPr>
      </w:pPr>
    </w:p>
    <w:p w:rsidR="00AD1C68" w:rsidRPr="00415C87" w:rsidRDefault="00AD1C68" w:rsidP="003561F3">
      <w:pPr>
        <w:spacing w:before="240" w:after="0" w:line="240" w:lineRule="auto"/>
        <w:contextualSpacing/>
        <w:jc w:val="both"/>
        <w:rPr>
          <w:rFonts w:ascii="Times New Roman" w:hAnsi="Times New Roman"/>
          <w:bCs/>
          <w:sz w:val="20"/>
          <w:szCs w:val="24"/>
          <w:lang w:val="en-US"/>
        </w:rPr>
      </w:pPr>
      <w:r w:rsidRPr="00415C87">
        <w:rPr>
          <w:rFonts w:ascii="Times New Roman" w:hAnsi="Times New Roman"/>
          <w:bCs/>
          <w:i/>
          <w:sz w:val="20"/>
          <w:szCs w:val="24"/>
          <w:lang w:val="en-US"/>
        </w:rPr>
        <w:t>Abbreviations:</w:t>
      </w:r>
      <w:r w:rsidRPr="00415C87">
        <w:rPr>
          <w:rFonts w:ascii="Times New Roman" w:hAnsi="Times New Roman"/>
          <w:bCs/>
          <w:sz w:val="20"/>
          <w:szCs w:val="24"/>
          <w:lang w:val="en-US"/>
        </w:rPr>
        <w:t xml:space="preserve"> </w:t>
      </w:r>
      <w:r w:rsidRPr="00415C87">
        <w:rPr>
          <w:rFonts w:ascii="Times New Roman" w:hAnsi="Times New Roman"/>
          <w:sz w:val="20"/>
          <w:szCs w:val="24"/>
          <w:lang w:val="en-US"/>
        </w:rPr>
        <w:t>BMI=body mass index, CRP=C-reactive protein, FDR=false discover rate-corrected p-value, I-FABP=intestinal fatty acid binding protein, IL-18=interleukin 18, IL-6=interleukin 6, LBP=lipopolysaccharide binding protein, MCP-1=monocyte chemoattractant protein 1, PANSS=positive and negative syndrome scale [PANSS scores were corrected (corr.) by subtraction of minimum scores, which represented no symptoms], HDL=high density lipoprotein, sRAGE=soluble receptor for advanced glycation end products, TNF-a=tumor necrosis factor alpha, VEGF=vascular endothelial growth factor.</w:t>
      </w:r>
    </w:p>
    <w:p w:rsidR="00AD1C68" w:rsidRPr="00415C87" w:rsidRDefault="00AD1C68" w:rsidP="003561F3">
      <w:pPr>
        <w:jc w:val="both"/>
        <w:rPr>
          <w:rFonts w:ascii="Times New Roman" w:hAnsi="Times New Roman"/>
          <w:sz w:val="24"/>
          <w:szCs w:val="16"/>
        </w:rPr>
      </w:pPr>
      <w:r w:rsidRPr="00415C87">
        <w:rPr>
          <w:rFonts w:ascii="Times New Roman" w:hAnsi="Times New Roman"/>
          <w:sz w:val="20"/>
          <w:szCs w:val="24"/>
          <w:lang w:val="en-US"/>
        </w:rPr>
        <w:br w:type="page"/>
      </w:r>
      <w:r w:rsidRPr="00415C87">
        <w:rPr>
          <w:rFonts w:ascii="Times New Roman" w:hAnsi="Times New Roman"/>
          <w:b/>
          <w:bCs/>
          <w:sz w:val="24"/>
          <w:szCs w:val="24"/>
          <w:lang w:val="en-US"/>
        </w:rPr>
        <w:t xml:space="preserve">Supplementary Table 4: </w:t>
      </w:r>
      <w:r w:rsidRPr="00415C87">
        <w:rPr>
          <w:rFonts w:ascii="Times New Roman" w:hAnsi="Times New Roman"/>
          <w:b/>
          <w:sz w:val="24"/>
          <w:szCs w:val="24"/>
        </w:rPr>
        <w:t xml:space="preserve">Comparison of controls with versus without MetS. </w:t>
      </w:r>
      <w:r w:rsidRPr="00415C87">
        <w:rPr>
          <w:rFonts w:ascii="Times New Roman" w:hAnsi="Times New Roman"/>
          <w:sz w:val="24"/>
          <w:szCs w:val="24"/>
        </w:rPr>
        <w:t>Data are presented as median (quartile 1; quartile 3; sample size) or number of cases. Significant p-values are highlighted in bold font</w:t>
      </w:r>
      <w:r w:rsidRPr="00415C87">
        <w:rPr>
          <w:rFonts w:ascii="Times New Roman" w:hAnsi="Times New Roman"/>
          <w:sz w:val="24"/>
          <w:szCs w:val="16"/>
        </w:rPr>
        <w:t>.</w:t>
      </w:r>
    </w:p>
    <w:tbl>
      <w:tblPr>
        <w:tblW w:w="10963" w:type="dxa"/>
        <w:jc w:val="center"/>
        <w:tblCellMar>
          <w:left w:w="70" w:type="dxa"/>
          <w:right w:w="70" w:type="dxa"/>
        </w:tblCellMar>
        <w:tblLook w:val="00A0"/>
      </w:tblPr>
      <w:tblGrid>
        <w:gridCol w:w="2296"/>
        <w:gridCol w:w="2126"/>
        <w:gridCol w:w="2018"/>
        <w:gridCol w:w="940"/>
        <w:gridCol w:w="1080"/>
        <w:gridCol w:w="1389"/>
        <w:gridCol w:w="1114"/>
      </w:tblGrid>
      <w:tr w:rsidR="00AD1C68" w:rsidRPr="00415C87" w:rsidTr="00A50698">
        <w:trPr>
          <w:trHeight w:val="875"/>
          <w:jc w:val="center"/>
        </w:trPr>
        <w:tc>
          <w:tcPr>
            <w:tcW w:w="22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Variables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t xml:space="preserve">Controls with MetS </w:t>
            </w: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br/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median (Q1,Q3,n)</w:t>
            </w:r>
          </w:p>
        </w:tc>
        <w:tc>
          <w:tcPr>
            <w:tcW w:w="2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t xml:space="preserve">Controls without MetS </w:t>
            </w: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br/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median (Q1,Q3,n)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Tes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Test value</w:t>
            </w:r>
          </w:p>
        </w:tc>
        <w:tc>
          <w:tcPr>
            <w:tcW w:w="1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p-value</w:t>
            </w:r>
          </w:p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(FDR)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 xml:space="preserve">Effect size 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(Cliff's delta)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0963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val="en-US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Demographic data &amp; severity of clinical symptom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Age (years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43.0 (33.5;49.0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32.0 (26.0;43.8;84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713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>0.021 (0.042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415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ex (female/mal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: 8 / f: 4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: 48 / f: 3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Χ²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X²=</w:t>
            </w:r>
            <w:r w:rsidRPr="00415C87">
              <w:rPr>
                <w:rFonts w:ascii="Arial Narrow" w:hAnsi="Arial Narrow" w:cs="Calibri"/>
                <w:color w:val="000000"/>
              </w:rPr>
              <w:t>0.098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754 (0.754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064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 xml:space="preserve">BMI </w:t>
            </w:r>
            <w:r w:rsidRPr="00415C87">
              <w:rPr>
                <w:rFonts w:ascii="Arial Narrow" w:hAnsi="Arial Narrow"/>
                <w:color w:val="000000"/>
              </w:rPr>
              <w:t>(kg/m</w:t>
            </w:r>
            <w:r w:rsidRPr="00415C87">
              <w:rPr>
                <w:rFonts w:ascii="Arial Narrow" w:hAnsi="Arial Narrow"/>
                <w:color w:val="000000"/>
                <w:vertAlign w:val="superscript"/>
              </w:rPr>
              <w:t>2</w:t>
            </w:r>
            <w:r w:rsidRPr="00415C87">
              <w:rPr>
                <w:rFonts w:ascii="Arial Narrow" w:hAnsi="Arial Narrow"/>
                <w:color w:val="000000"/>
              </w:rPr>
              <w:t>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30.17 (29.42;33.21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3.14 (21.67;25.85;84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=</w:t>
            </w:r>
            <w:r w:rsidRPr="00415C87">
              <w:rPr>
                <w:rFonts w:ascii="Arial Narrow" w:hAnsi="Arial Narrow" w:cs="Calibri"/>
                <w:color w:val="000000"/>
              </w:rPr>
              <w:t>891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>&lt;0.001 (&lt;0.001</w:t>
            </w: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76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obacco smoking (yes/no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yes: 0 / no: 12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yes: 12 / no: 7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Χ²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X²=</w:t>
            </w:r>
            <w:r w:rsidRPr="00415C87">
              <w:rPr>
                <w:rFonts w:ascii="Arial Narrow" w:hAnsi="Arial Narrow" w:cs="Calibri"/>
                <w:color w:val="000000"/>
              </w:rPr>
              <w:t>0.871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351 (0.46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143</w:t>
            </w:r>
          </w:p>
        </w:tc>
      </w:tr>
      <w:tr w:rsidR="00AD1C68" w:rsidRPr="00415C87" w:rsidTr="00684E09">
        <w:trPr>
          <w:trHeight w:val="454"/>
          <w:jc w:val="center"/>
        </w:trPr>
        <w:tc>
          <w:tcPr>
            <w:tcW w:w="10963" w:type="dxa"/>
            <w:gridSpan w:val="7"/>
            <w:tcBorders>
              <w:top w:val="single" w:sz="4" w:space="0" w:color="auto"/>
              <w:left w:val="nil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Leaky gut markers</w:t>
            </w:r>
          </w:p>
        </w:tc>
      </w:tr>
      <w:tr w:rsidR="00AD1C68" w:rsidRPr="00415C87" w:rsidTr="00684E09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Plasma LBP (µ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5.78 (23.49;27.85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7.24 (13.77;22.12;83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802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>&lt;0.001 (&lt;0.00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Cs w:val="2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610</w:t>
            </w:r>
          </w:p>
        </w:tc>
      </w:tr>
      <w:tr w:rsidR="00AD1C68" w:rsidRPr="00415C87" w:rsidTr="00684E09">
        <w:trPr>
          <w:trHeight w:val="331"/>
          <w:jc w:val="center"/>
        </w:trPr>
        <w:tc>
          <w:tcPr>
            <w:tcW w:w="22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a-DK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a-DK" w:eastAsia="de-DE"/>
              </w:rPr>
              <w:t>Serum I-FABP(pg/mL)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95.3 (181.9;542.8;12)</w:t>
            </w:r>
          </w:p>
        </w:tc>
        <w:tc>
          <w:tcPr>
            <w:tcW w:w="2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316.0 (173.8;533.5;82)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484.5</w:t>
            </w:r>
          </w:p>
        </w:tc>
        <w:tc>
          <w:tcPr>
            <w:tcW w:w="13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937 (0.937)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Cs w:val="2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-0.015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0963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Immune-related parameter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Neutrophils (×10</w:t>
            </w:r>
            <w:r w:rsidRPr="00415C87">
              <w:rPr>
                <w:rFonts w:ascii="Arial" w:hAnsi="Arial" w:cs="Arial"/>
                <w:color w:val="000000"/>
                <w:kern w:val="0"/>
                <w:lang w:val="de-DE" w:eastAsia="de-DE"/>
              </w:rPr>
              <w:t>⁹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3.80 (3.08;4.56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.91 (2.35;3.76;82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668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 xml:space="preserve">0.047 </w:t>
            </w:r>
            <w:r w:rsidRPr="00415C87">
              <w:rPr>
                <w:rFonts w:ascii="Arial Narrow" w:hAnsi="Arial Narrow" w:cs="Calibri"/>
                <w:color w:val="000000"/>
              </w:rPr>
              <w:t>(0.164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35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onocytes (×10</w:t>
            </w:r>
            <w:r w:rsidRPr="00415C87">
              <w:rPr>
                <w:rFonts w:ascii="Arial" w:hAnsi="Arial" w:cs="Arial"/>
                <w:color w:val="000000"/>
                <w:kern w:val="0"/>
                <w:lang w:val="de-DE" w:eastAsia="de-DE"/>
              </w:rPr>
              <w:t>⁹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53 (0.32;0.64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42 (0.32;0.59;82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570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380 (0.443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159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CRP (mg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.10 (1.08;3.35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80 (0.50;1.50;83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747.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>0.005 (0.036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501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IL-18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53.2 (184.5;292.6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04.6 (156.5;267.6;84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643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125 (0.292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27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IL-6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4.62 (15.39;50.16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31.87 (18.46;69.74;78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 389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351 (0.443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-0.169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NF-α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2.50 (8.88;33.56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9.54 (11.71;35.79;79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462.5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897 (0.897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-0.024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CP-1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339.6 (260.3;484.4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307.0 (216.3;392.2;83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585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333 (0.443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175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0963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Metabolic syndrome-related parameter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aist circumference (cm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07.5 (98.0;113.8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86.50 (79.25;93.75;84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910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>&lt;0.001 (&lt;0.00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80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ystolic blood pressure (mmHg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35.0 (120.0;141.5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20.0 (110.0;123.8;84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789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>0.001 (0.002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565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Diastolic blood pressure (mmHg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90.0 (80.0;99.5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80.0 (70.0;80.0;84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812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>&lt;0.001 (&lt;0.00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611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riglycerides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2.03 (1.34;3.12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98 (0.67;1.32;84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834.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>&lt;0.001 (&lt;0.00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65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HDL cholesterol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.505 (1.133;1.598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.550 (1.255;1.828;84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402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261 (0.34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-0.202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Glucose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5.900 (5.580;6.505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4.935 (4.683;5.215;82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944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</w:rPr>
              <w:t>&lt;0.001 (&lt;0.001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919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RAGE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386 (970;1928;12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584 (1042;2663;84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438.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468 (0.535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-0.131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2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VEGF (pg/mL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93.9 (148.2;251.2;12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172.4 (139.1;269.8;84)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W=525.0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820 (0.820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0.042</w:t>
            </w:r>
          </w:p>
        </w:tc>
      </w:tr>
    </w:tbl>
    <w:p w:rsidR="00AD1C68" w:rsidRPr="00415C87" w:rsidRDefault="00AD1C68" w:rsidP="003561F3">
      <w:pPr>
        <w:spacing w:before="240" w:after="0" w:line="240" w:lineRule="auto"/>
        <w:contextualSpacing/>
        <w:jc w:val="both"/>
        <w:rPr>
          <w:rFonts w:ascii="Times New Roman" w:hAnsi="Times New Roman"/>
          <w:bCs/>
          <w:i/>
          <w:sz w:val="20"/>
          <w:szCs w:val="24"/>
          <w:lang w:val="en-US"/>
        </w:rPr>
      </w:pPr>
    </w:p>
    <w:p w:rsidR="00AD1C68" w:rsidRPr="00415C87" w:rsidRDefault="00AD1C68" w:rsidP="003561F3">
      <w:pPr>
        <w:spacing w:before="240" w:after="0" w:line="240" w:lineRule="auto"/>
        <w:contextualSpacing/>
        <w:jc w:val="both"/>
        <w:rPr>
          <w:rFonts w:ascii="Times New Roman" w:hAnsi="Times New Roman"/>
          <w:bCs/>
          <w:sz w:val="20"/>
          <w:szCs w:val="24"/>
          <w:lang w:val="en-US"/>
        </w:rPr>
      </w:pPr>
      <w:r w:rsidRPr="00415C87">
        <w:rPr>
          <w:rFonts w:ascii="Times New Roman" w:hAnsi="Times New Roman"/>
          <w:bCs/>
          <w:i/>
          <w:sz w:val="20"/>
          <w:szCs w:val="24"/>
          <w:lang w:val="en-US"/>
        </w:rPr>
        <w:t>Abbreviations:</w:t>
      </w:r>
      <w:r w:rsidRPr="00415C87">
        <w:rPr>
          <w:rFonts w:ascii="Times New Roman" w:hAnsi="Times New Roman"/>
          <w:bCs/>
          <w:sz w:val="20"/>
          <w:szCs w:val="24"/>
          <w:lang w:val="en-US"/>
        </w:rPr>
        <w:t xml:space="preserve"> </w:t>
      </w:r>
      <w:r w:rsidRPr="00415C87">
        <w:rPr>
          <w:rFonts w:ascii="Times New Roman" w:hAnsi="Times New Roman"/>
          <w:sz w:val="20"/>
          <w:szCs w:val="24"/>
          <w:lang w:val="en-US"/>
        </w:rPr>
        <w:t>BMI=body mass index, CRP=C-reactive protein, FDR=false discover rate-corrected p-value, I-FABP=intestinal fatty acid binding protein, IL-18=interleukin 18, IL-6=interleukin 6, LBP=lipopolysaccharide binding protein, MCP-1=monocyte chemoattractant protein 1, PANSS=positive and negative syndrome scale [PANSS scores were corrected (corr.) by subtraction of minimum scores, which represented no symptoms], HDL=high density lipoprotein, sRAGE=soluble receptor for advanced glycation end products, TNF-a=tumor necrosis factor alpha, VEGF=vascular endothelial growth factor.</w:t>
      </w:r>
    </w:p>
    <w:p w:rsidR="00AD1C68" w:rsidRPr="00415C87" w:rsidRDefault="00AD1C68" w:rsidP="003561F3">
      <w:pPr>
        <w:rPr>
          <w:rFonts w:ascii="Times New Roman" w:hAnsi="Times New Roman"/>
          <w:sz w:val="20"/>
          <w:szCs w:val="24"/>
          <w:lang w:val="en-US"/>
        </w:rPr>
      </w:pPr>
    </w:p>
    <w:p w:rsidR="00AD1C68" w:rsidRPr="00415C87" w:rsidRDefault="00AD1C68" w:rsidP="003561F3">
      <w:pPr>
        <w:rPr>
          <w:rFonts w:ascii="Times New Roman" w:hAnsi="Times New Roman"/>
          <w:sz w:val="20"/>
          <w:szCs w:val="24"/>
          <w:lang w:val="en-US"/>
        </w:rPr>
      </w:pPr>
    </w:p>
    <w:p w:rsidR="00AD1C68" w:rsidRPr="00415C87" w:rsidRDefault="00AD1C68" w:rsidP="003561F3">
      <w:pPr>
        <w:pStyle w:val="Heading1"/>
        <w:spacing w:before="0" w:line="480" w:lineRule="auto"/>
        <w:rPr>
          <w:rFonts w:ascii="Times New Roman" w:hAnsi="Times New Roman"/>
          <w:b/>
          <w:bCs/>
          <w:color w:val="000000"/>
          <w:sz w:val="24"/>
          <w:szCs w:val="24"/>
          <w:lang w:val="en-GB"/>
        </w:rPr>
      </w:pPr>
      <w:r w:rsidRPr="00415C87">
        <w:rPr>
          <w:rFonts w:ascii="Times New Roman" w:hAnsi="Times New Roman"/>
          <w:bCs/>
          <w:sz w:val="24"/>
          <w:szCs w:val="24"/>
          <w:lang w:val="en-US"/>
        </w:rPr>
        <w:br w:type="page"/>
      </w:r>
      <w:r w:rsidRPr="00415C87">
        <w:rPr>
          <w:rFonts w:ascii="Times New Roman" w:hAnsi="Times New Roman"/>
          <w:b/>
          <w:bCs/>
          <w:color w:val="000000"/>
          <w:sz w:val="24"/>
          <w:szCs w:val="24"/>
          <w:lang w:val="en-GB"/>
        </w:rPr>
        <w:t>Supplementary Table 5: Summary of correlation and prediction results for LBP</w:t>
      </w:r>
    </w:p>
    <w:tbl>
      <w:tblPr>
        <w:tblW w:w="1008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/>
      </w:tblPr>
      <w:tblGrid>
        <w:gridCol w:w="1440"/>
        <w:gridCol w:w="1440"/>
        <w:gridCol w:w="1620"/>
        <w:gridCol w:w="1080"/>
        <w:gridCol w:w="1440"/>
        <w:gridCol w:w="1620"/>
        <w:gridCol w:w="1440"/>
      </w:tblGrid>
      <w:tr w:rsidR="00AD1C68" w:rsidRPr="00415C87" w:rsidTr="00A50698"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Predictor Domain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Model Pseudo-R²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Variable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Group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Spearman r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FDR-corrected p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Random Forest Variable Importanc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nnate immunity-related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54 (All)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RP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614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&lt;0.001***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73 (Sz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R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614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&lt;0.001*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449 (Controls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R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633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&lt;0.001*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eutrophil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401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&lt;0.001*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eutrophil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94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&lt;0.001*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eutrophil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55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02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nocyte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81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&lt;0.001*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nocyte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16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04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nocyte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49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72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L-18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14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06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L-18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75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62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single" w:sz="12" w:space="0" w:color="auto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L-18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41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43*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etS-related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04 (All)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Waist circumference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09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&lt;0.001***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00 (Sz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Waist circumference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15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17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48 (Controls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Waist circumference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11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17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ystolic B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20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09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ystolic B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60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44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ystolic B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79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511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holesterol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64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34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holesterol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13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77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single" w:sz="12" w:space="0" w:color="auto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holesterol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80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32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Demographic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97 (All)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BMI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04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&lt;0.001***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011 (Sz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BMI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75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28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39 (Controls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BMI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69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&lt;0.001*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ge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33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90 (ns)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ex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s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429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single" w:sz="12" w:space="0" w:color="auto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moking status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↑ in smokers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06**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right w:val="nil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linical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279 (Sz)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PANSS subscales, illness duration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s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s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</w:tbl>
    <w:p w:rsidR="00AD1C68" w:rsidRPr="00415C87" w:rsidRDefault="00AD1C68" w:rsidP="003561F3">
      <w:pPr>
        <w:spacing w:after="0" w:line="312" w:lineRule="auto"/>
        <w:rPr>
          <w:rFonts w:ascii="Times New Roman" w:hAnsi="Times New Roman"/>
        </w:rPr>
      </w:pPr>
    </w:p>
    <w:p w:rsidR="00AD1C68" w:rsidRPr="00415C87" w:rsidRDefault="00AD1C68" w:rsidP="003561F3">
      <w:pPr>
        <w:spacing w:after="0" w:line="312" w:lineRule="auto"/>
        <w:rPr>
          <w:rFonts w:ascii="Times New Roman" w:hAnsi="Times New Roman"/>
          <w:b/>
          <w:bCs/>
        </w:rPr>
      </w:pPr>
      <w:r w:rsidRPr="00415C87">
        <w:rPr>
          <w:rFonts w:ascii="Times New Roman" w:hAnsi="Times New Roman"/>
          <w:b/>
          <w:bCs/>
        </w:rPr>
        <w:t>Annotations:</w:t>
      </w:r>
    </w:p>
    <w:p w:rsidR="00AD1C68" w:rsidRPr="00415C87" w:rsidRDefault="00AD1C68" w:rsidP="003561F3">
      <w:pPr>
        <w:numPr>
          <w:ilvl w:val="0"/>
          <w:numId w:val="2"/>
        </w:numPr>
        <w:tabs>
          <w:tab w:val="clear" w:pos="720"/>
          <w:tab w:val="num" w:pos="360"/>
        </w:tabs>
        <w:spacing w:after="0" w:line="312" w:lineRule="auto"/>
        <w:ind w:left="360"/>
        <w:rPr>
          <w:rFonts w:ascii="Times New Roman" w:eastAsia="MS Mincho" w:hAnsi="Times New Roman"/>
          <w:lang w:val="en-GB" w:eastAsia="ja-JP" w:bidi="he-IL"/>
        </w:rPr>
      </w:pPr>
      <w:r w:rsidRPr="00415C87">
        <w:rPr>
          <w:rFonts w:ascii="Times New Roman" w:eastAsia="MS Mincho" w:hAnsi="Times New Roman"/>
          <w:lang w:val="en-GB" w:eastAsia="ja-JP" w:bidi="he-IL"/>
        </w:rPr>
        <w:t>Significance levels: p &lt; 0.05*, &lt; 0.01**, &lt; 0.001***, "ns" = not significant.</w:t>
      </w:r>
    </w:p>
    <w:p w:rsidR="00AD1C68" w:rsidRPr="00415C87" w:rsidRDefault="00AD1C68" w:rsidP="003561F3">
      <w:pPr>
        <w:numPr>
          <w:ilvl w:val="0"/>
          <w:numId w:val="2"/>
        </w:numPr>
        <w:tabs>
          <w:tab w:val="clear" w:pos="720"/>
          <w:tab w:val="num" w:pos="360"/>
        </w:tabs>
        <w:spacing w:after="0" w:line="312" w:lineRule="auto"/>
        <w:ind w:left="360"/>
        <w:rPr>
          <w:rFonts w:ascii="Times New Roman" w:eastAsia="MS Mincho" w:hAnsi="Times New Roman"/>
          <w:lang w:val="en-GB" w:eastAsia="ja-JP" w:bidi="he-IL"/>
        </w:rPr>
      </w:pPr>
      <w:r w:rsidRPr="00415C87">
        <w:rPr>
          <w:rFonts w:ascii="Times New Roman" w:eastAsia="MS Mincho" w:hAnsi="Times New Roman"/>
          <w:lang w:val="en-GB" w:eastAsia="ja-JP" w:bidi="he-IL"/>
        </w:rPr>
        <w:t>Variable importance in random forest models was interpreted using thresholds for percentage increase in mean squared error (%IncMSE): values &lt;20% were considered low, 20–50% as moderate, and &gt;50% as high importance.</w:t>
      </w:r>
    </w:p>
    <w:p w:rsidR="00AD1C68" w:rsidRPr="00415C87" w:rsidRDefault="00AD1C68" w:rsidP="003561F3">
      <w:pPr>
        <w:numPr>
          <w:ilvl w:val="0"/>
          <w:numId w:val="2"/>
        </w:numPr>
        <w:tabs>
          <w:tab w:val="clear" w:pos="720"/>
          <w:tab w:val="num" w:pos="360"/>
        </w:tabs>
        <w:spacing w:after="0" w:line="312" w:lineRule="auto"/>
        <w:ind w:left="360"/>
        <w:rPr>
          <w:rFonts w:ascii="Times New Roman" w:eastAsia="MS Mincho" w:hAnsi="Times New Roman"/>
          <w:lang w:val="en-GB" w:eastAsia="ja-JP" w:bidi="he-IL"/>
        </w:rPr>
      </w:pPr>
      <w:r w:rsidRPr="00415C87">
        <w:rPr>
          <w:rFonts w:ascii="Times New Roman" w:eastAsia="MS Mincho" w:hAnsi="Times New Roman"/>
          <w:lang w:val="en-GB" w:eastAsia="ja-JP" w:bidi="he-IL"/>
        </w:rPr>
        <w:t>Random forest pseudo-R² thresholds: &lt;0.20 = negligible, 0.20–0.40 = moderate, &gt;0.40 = strong predictive utility.</w:t>
      </w:r>
    </w:p>
    <w:p w:rsidR="00AD1C68" w:rsidRPr="00415C87" w:rsidRDefault="00AD1C68" w:rsidP="003561F3">
      <w:pPr>
        <w:spacing w:after="0" w:line="360" w:lineRule="auto"/>
        <w:rPr>
          <w:rFonts w:ascii="Times New Roman" w:hAnsi="Times New Roman"/>
          <w:lang w:val="en-GB"/>
        </w:rPr>
      </w:pPr>
    </w:p>
    <w:p w:rsidR="00AD1C68" w:rsidRPr="00415C87" w:rsidRDefault="00AD1C68" w:rsidP="003561F3">
      <w:pPr>
        <w:pStyle w:val="Heading1"/>
        <w:spacing w:before="0"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  <w:r w:rsidRPr="00415C87">
        <w:rPr>
          <w:rFonts w:ascii="Times New Roman" w:hAnsi="Times New Roman"/>
          <w:b/>
          <w:bCs/>
          <w:color w:val="000000"/>
          <w:sz w:val="24"/>
          <w:szCs w:val="24"/>
          <w:lang w:val="en-GB"/>
        </w:rPr>
        <w:t>Supplementary Table 6: Summary of Correlation and Prediction Results for I-FABP</w:t>
      </w: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440"/>
        <w:gridCol w:w="1405"/>
        <w:gridCol w:w="1655"/>
        <w:gridCol w:w="1080"/>
        <w:gridCol w:w="1440"/>
        <w:gridCol w:w="1620"/>
        <w:gridCol w:w="1440"/>
      </w:tblGrid>
      <w:tr w:rsidR="00AD1C68" w:rsidRPr="00415C87" w:rsidTr="00A50698"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Predictor Domain</w:t>
            </w:r>
          </w:p>
        </w:tc>
        <w:tc>
          <w:tcPr>
            <w:tcW w:w="1405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Model Pseudo-R²</w:t>
            </w:r>
          </w:p>
        </w:tc>
        <w:tc>
          <w:tcPr>
            <w:tcW w:w="1655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Variable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Group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Spearman r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FDR-corrected p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</w:rPr>
            </w:pPr>
            <w:r w:rsidRPr="00415C87">
              <w:rPr>
                <w:rFonts w:ascii="Times New Roman" w:eastAsia="MS MinNew Roman" w:hAnsi="Times New Roman"/>
                <w:b/>
                <w:bCs/>
              </w:rPr>
              <w:t>Random Forest Variable Importanc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nnate immune</w:t>
            </w:r>
          </w:p>
        </w:tc>
        <w:tc>
          <w:tcPr>
            <w:tcW w:w="1405" w:type="dxa"/>
            <w:tcBorders>
              <w:top w:val="single" w:sz="12" w:space="0" w:color="auto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24 (All)</w:t>
            </w:r>
          </w:p>
        </w:tc>
        <w:tc>
          <w:tcPr>
            <w:tcW w:w="1655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L-18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99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46*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67 (Sz)</w:t>
            </w: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L-18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36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08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023 (Controls)</w:t>
            </w: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L-18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47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740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nocyte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077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45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nocyte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073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600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nocyte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047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740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L-6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101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45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L-6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073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600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  <w:r w:rsidRPr="00415C87" w:rsidDel="00F40358">
              <w:rPr>
                <w:rFonts w:ascii="Times New Roman" w:eastAsia="MS MinNew Roman" w:hAnsi="Times New Roman"/>
              </w:rPr>
              <w:t xml:space="preserve"> 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single" w:sz="12" w:space="0" w:color="auto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single" w:sz="12" w:space="0" w:color="auto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IL-6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138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698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etS-related</w:t>
            </w:r>
          </w:p>
        </w:tc>
        <w:tc>
          <w:tcPr>
            <w:tcW w:w="1405" w:type="dxa"/>
            <w:tcBorders>
              <w:top w:val="single" w:sz="12" w:space="0" w:color="auto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042 (All)</w:t>
            </w:r>
          </w:p>
        </w:tc>
        <w:tc>
          <w:tcPr>
            <w:tcW w:w="1655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holesterol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56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33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15 (Sz)</w:t>
            </w: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holesterol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41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477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117 (Controls)</w:t>
            </w: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holesterol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64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912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single" w:sz="12" w:space="0" w:color="auto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single" w:sz="12" w:space="0" w:color="auto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VEGF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231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34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Demographic</w:t>
            </w:r>
          </w:p>
        </w:tc>
        <w:tc>
          <w:tcPr>
            <w:tcW w:w="1405" w:type="dxa"/>
            <w:tcBorders>
              <w:top w:val="single" w:sz="12" w:space="0" w:color="auto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15 (All)</w:t>
            </w:r>
          </w:p>
        </w:tc>
        <w:tc>
          <w:tcPr>
            <w:tcW w:w="1655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BMI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16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823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  <w:r w:rsidRPr="00415C87" w:rsidDel="00F40358">
              <w:rPr>
                <w:rFonts w:ascii="Times New Roman" w:eastAsia="MS MinNew Roman" w:hAnsi="Times New Roman"/>
              </w:rPr>
              <w:t xml:space="preserve"> 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61 (Sz)</w:t>
            </w: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BMI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34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66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042 (Controls)</w:t>
            </w: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BMI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133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99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ge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118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27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ex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s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218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single" w:sz="12" w:space="0" w:color="auto"/>
              <w:right w:val="nil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05" w:type="dxa"/>
            <w:tcBorders>
              <w:top w:val="nil"/>
              <w:left w:val="nil"/>
              <w:bottom w:val="single" w:sz="12" w:space="0" w:color="auto"/>
            </w:tcBorders>
            <w:shd w:val="clear" w:color="auto" w:fill="C0C0C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55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moking status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All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s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823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right w:val="nil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linical</w:t>
            </w:r>
          </w:p>
        </w:tc>
        <w:tc>
          <w:tcPr>
            <w:tcW w:w="1405" w:type="dxa"/>
            <w:tcBorders>
              <w:top w:val="single" w:sz="12" w:space="0" w:color="auto"/>
              <w:left w:val="nil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-0.132 (Sz)</w:t>
            </w:r>
          </w:p>
        </w:tc>
        <w:tc>
          <w:tcPr>
            <w:tcW w:w="1655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PANSS subscales, illness duration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Sz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s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ns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Low</w:t>
            </w:r>
          </w:p>
        </w:tc>
      </w:tr>
    </w:tbl>
    <w:p w:rsidR="00AD1C68" w:rsidRPr="00415C87" w:rsidRDefault="00AD1C68" w:rsidP="003561F3">
      <w:pPr>
        <w:spacing w:after="0" w:line="312" w:lineRule="auto"/>
        <w:rPr>
          <w:rFonts w:ascii="Times New Roman" w:hAnsi="Times New Roman"/>
          <w:lang w:val="en-GB"/>
        </w:rPr>
      </w:pPr>
    </w:p>
    <w:p w:rsidR="00AD1C68" w:rsidRPr="00415C87" w:rsidRDefault="00AD1C68" w:rsidP="003561F3">
      <w:pPr>
        <w:spacing w:after="0" w:line="312" w:lineRule="auto"/>
        <w:rPr>
          <w:rFonts w:ascii="Times New Roman" w:hAnsi="Times New Roman"/>
          <w:b/>
          <w:bCs/>
        </w:rPr>
      </w:pPr>
      <w:r w:rsidRPr="00415C87">
        <w:rPr>
          <w:rFonts w:ascii="Times New Roman" w:hAnsi="Times New Roman"/>
          <w:b/>
          <w:bCs/>
        </w:rPr>
        <w:t>Annotations:</w:t>
      </w:r>
    </w:p>
    <w:p w:rsidR="00AD1C68" w:rsidRPr="00415C87" w:rsidRDefault="00AD1C68" w:rsidP="003561F3">
      <w:pPr>
        <w:numPr>
          <w:ilvl w:val="0"/>
          <w:numId w:val="2"/>
        </w:numPr>
        <w:tabs>
          <w:tab w:val="clear" w:pos="720"/>
          <w:tab w:val="num" w:pos="360"/>
        </w:tabs>
        <w:spacing w:after="0" w:line="312" w:lineRule="auto"/>
        <w:ind w:left="360"/>
        <w:rPr>
          <w:rFonts w:ascii="Times New Roman" w:eastAsia="MS Mincho" w:hAnsi="Times New Roman"/>
          <w:lang w:val="en-GB" w:eastAsia="ja-JP" w:bidi="he-IL"/>
        </w:rPr>
      </w:pPr>
      <w:r w:rsidRPr="00415C87">
        <w:rPr>
          <w:rFonts w:ascii="Times New Roman" w:eastAsia="MS Mincho" w:hAnsi="Times New Roman"/>
          <w:lang w:val="en-GB" w:eastAsia="ja-JP" w:bidi="he-IL"/>
        </w:rPr>
        <w:t>Significance levels: p&lt; 0.05*, &lt; 0.01**, &lt; 0.001***, "ns" = not significant.</w:t>
      </w:r>
    </w:p>
    <w:p w:rsidR="00AD1C68" w:rsidRPr="00415C87" w:rsidRDefault="00AD1C68" w:rsidP="003561F3">
      <w:pPr>
        <w:numPr>
          <w:ilvl w:val="0"/>
          <w:numId w:val="2"/>
        </w:numPr>
        <w:tabs>
          <w:tab w:val="clear" w:pos="720"/>
          <w:tab w:val="num" w:pos="360"/>
        </w:tabs>
        <w:spacing w:after="0" w:line="312" w:lineRule="auto"/>
        <w:ind w:left="360"/>
        <w:rPr>
          <w:rFonts w:ascii="Times New Roman" w:eastAsia="MS Mincho" w:hAnsi="Times New Roman"/>
          <w:lang w:val="en-GB" w:eastAsia="ja-JP" w:bidi="he-IL"/>
        </w:rPr>
      </w:pPr>
      <w:r w:rsidRPr="00415C87">
        <w:rPr>
          <w:rFonts w:ascii="Times New Roman" w:eastAsia="MS Mincho" w:hAnsi="Times New Roman"/>
          <w:lang w:val="en-GB" w:eastAsia="ja-JP" w:bidi="he-IL"/>
        </w:rPr>
        <w:t>Variable importance in random forest models was interpreted using thresholds for percentage increase in mean squared error (%IncMSE): values &lt;20% were considered low, 20–50% as moderate, and &gt;50% as high importance.</w:t>
      </w:r>
    </w:p>
    <w:p w:rsidR="00AD1C68" w:rsidRPr="00415C87" w:rsidRDefault="00AD1C68" w:rsidP="003561F3">
      <w:pPr>
        <w:numPr>
          <w:ilvl w:val="0"/>
          <w:numId w:val="2"/>
        </w:numPr>
        <w:tabs>
          <w:tab w:val="clear" w:pos="720"/>
          <w:tab w:val="num" w:pos="360"/>
        </w:tabs>
        <w:spacing w:after="0" w:line="312" w:lineRule="auto"/>
        <w:ind w:left="360"/>
        <w:rPr>
          <w:rFonts w:ascii="Times New Roman" w:eastAsia="MS Mincho" w:hAnsi="Times New Roman"/>
          <w:lang w:val="en-GB" w:eastAsia="ja-JP" w:bidi="he-IL"/>
        </w:rPr>
      </w:pPr>
      <w:r w:rsidRPr="00415C87">
        <w:rPr>
          <w:rFonts w:ascii="Times New Roman" w:eastAsia="MS Mincho" w:hAnsi="Times New Roman"/>
          <w:lang w:val="en-GB" w:eastAsia="ja-JP" w:bidi="he-IL"/>
        </w:rPr>
        <w:t>Random forest pseudo-R² thresholds: &lt;0.20 = negligible, 0.20–0.40 = moderate, &gt;0.40 = strong predictive utility.</w:t>
      </w:r>
    </w:p>
    <w:p w:rsidR="00AD1C68" w:rsidRPr="00415C87" w:rsidRDefault="00AD1C68" w:rsidP="003561F3">
      <w:pPr>
        <w:spacing w:line="240" w:lineRule="auto"/>
        <w:contextualSpacing/>
        <w:jc w:val="both"/>
        <w:rPr>
          <w:rFonts w:ascii="Times New Roman" w:hAnsi="Times New Roman"/>
          <w:bCs/>
          <w:sz w:val="24"/>
          <w:szCs w:val="24"/>
          <w:lang w:val="en-US"/>
        </w:rPr>
      </w:pPr>
      <w:r w:rsidRPr="00415C87">
        <w:rPr>
          <w:rFonts w:ascii="Times New Roman" w:hAnsi="Times New Roman"/>
          <w:lang w:val="en-GB"/>
        </w:rPr>
        <w:br w:type="page"/>
      </w:r>
    </w:p>
    <w:p w:rsidR="00AD1C68" w:rsidRPr="00415C87" w:rsidRDefault="00AD1C68" w:rsidP="00C66716">
      <w:pPr>
        <w:spacing w:line="240" w:lineRule="auto"/>
        <w:contextualSpacing/>
        <w:jc w:val="center"/>
        <w:rPr>
          <w:rFonts w:ascii="Times New Roman" w:hAnsi="Times New Roman"/>
          <w:b/>
          <w:bCs/>
          <w:sz w:val="24"/>
          <w:szCs w:val="24"/>
          <w:lang w:val="en-US"/>
        </w:rPr>
      </w:pPr>
      <w:r w:rsidRPr="00415C87">
        <w:rPr>
          <w:rFonts w:ascii="Times New Roman" w:hAnsi="Times New Roman"/>
          <w:b/>
          <w:bCs/>
          <w:sz w:val="24"/>
          <w:szCs w:val="24"/>
          <w:lang w:val="en-US"/>
        </w:rPr>
        <w:t>Supplementary Table 7: Correlation between LBP and I-FABP</w:t>
      </w:r>
    </w:p>
    <w:p w:rsidR="00AD1C68" w:rsidRPr="00415C87" w:rsidRDefault="00AD1C68" w:rsidP="003561F3">
      <w:pPr>
        <w:spacing w:line="240" w:lineRule="auto"/>
        <w:contextualSpacing/>
        <w:jc w:val="center"/>
        <w:rPr>
          <w:rFonts w:ascii="Times New Roman" w:hAnsi="Times New Roman"/>
          <w:b/>
          <w:bCs/>
          <w:sz w:val="24"/>
          <w:szCs w:val="24"/>
          <w:lang w:val="en-US"/>
        </w:rPr>
      </w:pPr>
    </w:p>
    <w:tbl>
      <w:tblPr>
        <w:tblW w:w="6799" w:type="dxa"/>
        <w:jc w:val="center"/>
        <w:tblLook w:val="00A0"/>
      </w:tblPr>
      <w:tblGrid>
        <w:gridCol w:w="3127"/>
        <w:gridCol w:w="3672"/>
      </w:tblGrid>
      <w:tr w:rsidR="00AD1C68" w:rsidRPr="00415C87" w:rsidTr="00A50698">
        <w:trPr>
          <w:jc w:val="center"/>
        </w:trPr>
        <w:tc>
          <w:tcPr>
            <w:tcW w:w="3127" w:type="dxa"/>
          </w:tcPr>
          <w:p w:rsidR="00AD1C68" w:rsidRPr="00415C87" w:rsidRDefault="00AD1C68" w:rsidP="00A50698">
            <w:pPr>
              <w:spacing w:after="0" w:line="240" w:lineRule="auto"/>
              <w:contextualSpacing/>
              <w:jc w:val="right"/>
              <w:rPr>
                <w:rFonts w:ascii="Arial Narrow" w:hAnsi="Arial Narrow"/>
                <w:kern w:val="0"/>
                <w:sz w:val="20"/>
                <w:szCs w:val="20"/>
                <w:lang w:val="en-US" w:eastAsia="de-DE"/>
              </w:rPr>
            </w:pPr>
          </w:p>
        </w:tc>
        <w:tc>
          <w:tcPr>
            <w:tcW w:w="3672" w:type="dxa"/>
          </w:tcPr>
          <w:p w:rsidR="00AD1C68" w:rsidRPr="00415C87" w:rsidRDefault="00AD1C68" w:rsidP="00A50698">
            <w:pPr>
              <w:spacing w:after="0" w:line="240" w:lineRule="auto"/>
              <w:contextualSpacing/>
              <w:jc w:val="center"/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pt-BR" w:eastAsia="de-DE"/>
              </w:rPr>
            </w:pPr>
            <w:r w:rsidRPr="00415C87"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pt-BR" w:eastAsia="de-DE"/>
              </w:rPr>
              <w:t>Plasma LBP.conc. (µg/mL)</w:t>
            </w:r>
          </w:p>
        </w:tc>
      </w:tr>
      <w:tr w:rsidR="00AD1C68" w:rsidRPr="00415C87" w:rsidTr="00A50698">
        <w:trPr>
          <w:jc w:val="center"/>
        </w:trPr>
        <w:tc>
          <w:tcPr>
            <w:tcW w:w="3127" w:type="dxa"/>
          </w:tcPr>
          <w:p w:rsidR="00AD1C68" w:rsidRPr="00415C87" w:rsidRDefault="00AD1C68" w:rsidP="00A50698">
            <w:pPr>
              <w:spacing w:after="0" w:line="240" w:lineRule="auto"/>
              <w:contextualSpacing/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en-US" w:eastAsia="de-DE"/>
              </w:rPr>
            </w:pPr>
            <w:r w:rsidRPr="00415C87"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en-US" w:eastAsia="de-DE"/>
              </w:rPr>
              <w:t>Serum I-FABP (pg/mL) All subjects</w:t>
            </w:r>
          </w:p>
        </w:tc>
        <w:tc>
          <w:tcPr>
            <w:tcW w:w="3672" w:type="dxa"/>
            <w:vAlign w:val="bottom"/>
          </w:tcPr>
          <w:p w:rsidR="00AD1C68" w:rsidRPr="00415C87" w:rsidRDefault="00AD1C68" w:rsidP="00A50698">
            <w:pPr>
              <w:spacing w:after="0" w:line="240" w:lineRule="auto"/>
              <w:contextualSpacing/>
              <w:jc w:val="both"/>
              <w:rPr>
                <w:rFonts w:ascii="Arial Narrow" w:hAnsi="Arial Narrow"/>
                <w:kern w:val="0"/>
                <w:sz w:val="20"/>
                <w:szCs w:val="2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r=-0.017, p=0.819 (FDR: 0.819), n=185</w:t>
            </w:r>
          </w:p>
        </w:tc>
      </w:tr>
      <w:tr w:rsidR="00AD1C68" w:rsidRPr="00415C87" w:rsidTr="00A50698">
        <w:trPr>
          <w:jc w:val="center"/>
        </w:trPr>
        <w:tc>
          <w:tcPr>
            <w:tcW w:w="3127" w:type="dxa"/>
          </w:tcPr>
          <w:p w:rsidR="00AD1C68" w:rsidRPr="00415C87" w:rsidRDefault="00AD1C68" w:rsidP="00A50698">
            <w:pPr>
              <w:spacing w:after="0" w:line="240" w:lineRule="auto"/>
              <w:contextualSpacing/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da-DK" w:eastAsia="de-DE"/>
              </w:rPr>
            </w:pPr>
            <w:r w:rsidRPr="00415C87"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da-DK" w:eastAsia="de-DE"/>
              </w:rPr>
              <w:t>Serum I-FABP (pg/mL) Controls</w:t>
            </w:r>
          </w:p>
        </w:tc>
        <w:tc>
          <w:tcPr>
            <w:tcW w:w="3672" w:type="dxa"/>
            <w:vAlign w:val="bottom"/>
          </w:tcPr>
          <w:p w:rsidR="00AD1C68" w:rsidRPr="00415C87" w:rsidRDefault="00AD1C68" w:rsidP="00A50698">
            <w:pPr>
              <w:spacing w:after="0" w:line="240" w:lineRule="auto"/>
              <w:contextualSpacing/>
              <w:jc w:val="both"/>
              <w:rPr>
                <w:rFonts w:ascii="Arial Narrow" w:hAnsi="Arial Narrow"/>
                <w:kern w:val="0"/>
                <w:sz w:val="20"/>
                <w:szCs w:val="2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r=0.013, p=0.901 (FDR: 0.901), n=93</w:t>
            </w:r>
          </w:p>
        </w:tc>
      </w:tr>
      <w:tr w:rsidR="00AD1C68" w:rsidRPr="00415C87" w:rsidTr="00A50698">
        <w:trPr>
          <w:jc w:val="center"/>
        </w:trPr>
        <w:tc>
          <w:tcPr>
            <w:tcW w:w="3127" w:type="dxa"/>
          </w:tcPr>
          <w:p w:rsidR="00AD1C68" w:rsidRPr="00415C87" w:rsidRDefault="00AD1C68" w:rsidP="00A50698">
            <w:pPr>
              <w:spacing w:after="0" w:line="240" w:lineRule="auto"/>
              <w:contextualSpacing/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da-DK" w:eastAsia="de-DE"/>
              </w:rPr>
            </w:pPr>
            <w:r w:rsidRPr="00415C87"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da-DK" w:eastAsia="de-DE"/>
              </w:rPr>
              <w:t>Serum I-FABP (pg/mL) all Sz patients</w:t>
            </w:r>
          </w:p>
        </w:tc>
        <w:tc>
          <w:tcPr>
            <w:tcW w:w="3672" w:type="dxa"/>
            <w:vAlign w:val="bottom"/>
          </w:tcPr>
          <w:p w:rsidR="00AD1C68" w:rsidRPr="00415C87" w:rsidRDefault="00AD1C68" w:rsidP="00A50698">
            <w:pPr>
              <w:spacing w:after="0" w:line="240" w:lineRule="auto"/>
              <w:contextualSpacing/>
              <w:jc w:val="both"/>
              <w:rPr>
                <w:rFonts w:ascii="Arial Narrow" w:hAnsi="Arial Narrow"/>
                <w:kern w:val="0"/>
                <w:sz w:val="20"/>
                <w:szCs w:val="2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r=0.018, p=0.866 (FDR: 0.866), n=92</w:t>
            </w:r>
          </w:p>
        </w:tc>
      </w:tr>
      <w:tr w:rsidR="00AD1C68" w:rsidRPr="00415C87" w:rsidTr="00A50698">
        <w:trPr>
          <w:jc w:val="center"/>
        </w:trPr>
        <w:tc>
          <w:tcPr>
            <w:tcW w:w="3127" w:type="dxa"/>
          </w:tcPr>
          <w:p w:rsidR="00AD1C68" w:rsidRPr="00415C87" w:rsidRDefault="00AD1C68" w:rsidP="00A50698">
            <w:pPr>
              <w:spacing w:after="0" w:line="240" w:lineRule="auto"/>
              <w:contextualSpacing/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da-DK" w:eastAsia="de-DE"/>
              </w:rPr>
            </w:pPr>
            <w:r w:rsidRPr="00415C87"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da-DK" w:eastAsia="de-DE"/>
              </w:rPr>
              <w:t>Serum I-FABP (pg/mL) FESz patients</w:t>
            </w:r>
          </w:p>
        </w:tc>
        <w:tc>
          <w:tcPr>
            <w:tcW w:w="3672" w:type="dxa"/>
            <w:vAlign w:val="bottom"/>
          </w:tcPr>
          <w:p w:rsidR="00AD1C68" w:rsidRPr="00415C87" w:rsidRDefault="00AD1C68" w:rsidP="00A50698">
            <w:pPr>
              <w:spacing w:after="0" w:line="240" w:lineRule="auto"/>
              <w:contextualSpacing/>
              <w:jc w:val="both"/>
              <w:rPr>
                <w:rFonts w:ascii="Arial Narrow" w:hAnsi="Arial Narrow"/>
                <w:kern w:val="0"/>
                <w:sz w:val="20"/>
                <w:szCs w:val="2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r=-0.014, p=0.916 (FDR: 0.916), n=59</w:t>
            </w:r>
          </w:p>
        </w:tc>
      </w:tr>
      <w:tr w:rsidR="00AD1C68" w:rsidRPr="00415C87" w:rsidTr="00A50698">
        <w:trPr>
          <w:jc w:val="center"/>
        </w:trPr>
        <w:tc>
          <w:tcPr>
            <w:tcW w:w="3127" w:type="dxa"/>
          </w:tcPr>
          <w:p w:rsidR="00AD1C68" w:rsidRPr="00415C87" w:rsidRDefault="00AD1C68" w:rsidP="00A50698">
            <w:pPr>
              <w:spacing w:after="0" w:line="240" w:lineRule="auto"/>
              <w:contextualSpacing/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da-DK" w:eastAsia="de-DE"/>
              </w:rPr>
            </w:pPr>
            <w:r w:rsidRPr="00415C87">
              <w:rPr>
                <w:rFonts w:ascii="Arial Narrow" w:hAnsi="Arial Narrow"/>
                <w:b/>
                <w:bCs/>
                <w:kern w:val="0"/>
                <w:sz w:val="20"/>
                <w:szCs w:val="20"/>
                <w:lang w:val="da-DK" w:eastAsia="de-DE"/>
              </w:rPr>
              <w:t>Serum I-FABP (pg/mL) RSz patients</w:t>
            </w:r>
          </w:p>
        </w:tc>
        <w:tc>
          <w:tcPr>
            <w:tcW w:w="3672" w:type="dxa"/>
            <w:vAlign w:val="bottom"/>
          </w:tcPr>
          <w:p w:rsidR="00AD1C68" w:rsidRPr="00415C87" w:rsidRDefault="00AD1C68" w:rsidP="00A50698">
            <w:pPr>
              <w:spacing w:after="0" w:line="240" w:lineRule="auto"/>
              <w:contextualSpacing/>
              <w:jc w:val="both"/>
              <w:rPr>
                <w:rFonts w:ascii="Arial Narrow" w:hAnsi="Arial Narrow"/>
                <w:kern w:val="0"/>
                <w:sz w:val="20"/>
                <w:szCs w:val="20"/>
                <w:lang w:eastAsia="de-DE"/>
              </w:rPr>
            </w:pPr>
            <w:r w:rsidRPr="00415C87">
              <w:rPr>
                <w:rFonts w:ascii="Arial Narrow" w:hAnsi="Arial Narrow" w:cs="Calibri"/>
                <w:color w:val="000000"/>
              </w:rPr>
              <w:t>r=0.038, p=0.833 (FDR: 0.833), n=33</w:t>
            </w:r>
          </w:p>
        </w:tc>
      </w:tr>
    </w:tbl>
    <w:p w:rsidR="00AD1C68" w:rsidRPr="00415C87" w:rsidRDefault="00AD1C68" w:rsidP="003561F3">
      <w:pPr>
        <w:spacing w:line="240" w:lineRule="auto"/>
        <w:contextualSpacing/>
        <w:jc w:val="center"/>
        <w:rPr>
          <w:rFonts w:ascii="Times New Roman" w:hAnsi="Times New Roman"/>
          <w:sz w:val="20"/>
          <w:szCs w:val="20"/>
          <w:lang w:val="en-US"/>
        </w:rPr>
      </w:pPr>
    </w:p>
    <w:p w:rsidR="00AD1C68" w:rsidRPr="00415C87" w:rsidRDefault="00AD1C68" w:rsidP="003561F3">
      <w:pPr>
        <w:spacing w:before="240" w:after="0" w:line="240" w:lineRule="auto"/>
        <w:contextualSpacing/>
        <w:jc w:val="center"/>
        <w:rPr>
          <w:rFonts w:ascii="Times New Roman" w:hAnsi="Times New Roman"/>
          <w:bCs/>
          <w:sz w:val="20"/>
          <w:szCs w:val="24"/>
          <w:lang w:val="en-US"/>
        </w:rPr>
      </w:pPr>
      <w:r w:rsidRPr="00415C87">
        <w:rPr>
          <w:rFonts w:ascii="Times New Roman" w:hAnsi="Times New Roman"/>
          <w:bCs/>
          <w:i/>
          <w:sz w:val="20"/>
          <w:szCs w:val="24"/>
          <w:lang w:val="en-US"/>
        </w:rPr>
        <w:t>Abbreviations:</w:t>
      </w:r>
      <w:r w:rsidRPr="00415C87">
        <w:rPr>
          <w:rFonts w:ascii="Times New Roman" w:hAnsi="Times New Roman"/>
          <w:bCs/>
          <w:sz w:val="20"/>
          <w:szCs w:val="24"/>
          <w:lang w:val="en-US"/>
        </w:rPr>
        <w:t xml:space="preserve"> FESz= first-episode schizophrenia patients, </w:t>
      </w:r>
      <w:r w:rsidRPr="00415C87">
        <w:rPr>
          <w:rFonts w:ascii="Times New Roman" w:hAnsi="Times New Roman"/>
          <w:sz w:val="20"/>
          <w:szCs w:val="24"/>
          <w:lang w:val="en-US"/>
        </w:rPr>
        <w:t xml:space="preserve">FDR=false discover rate-corrected p-value, I-FABP=intestinal fatty acid binding protein, LBP=lipopolysaccharide binding protein, </w:t>
      </w:r>
      <w:r w:rsidRPr="00415C87">
        <w:rPr>
          <w:rFonts w:ascii="Times New Roman" w:hAnsi="Times New Roman"/>
          <w:bCs/>
          <w:sz w:val="20"/>
          <w:szCs w:val="24"/>
          <w:lang w:val="en-US"/>
        </w:rPr>
        <w:t>RSz= relapsed schizophrenia patients</w:t>
      </w:r>
      <w:r w:rsidRPr="00415C87">
        <w:rPr>
          <w:rFonts w:ascii="Times New Roman" w:hAnsi="Times New Roman"/>
          <w:sz w:val="20"/>
          <w:szCs w:val="24"/>
          <w:lang w:val="en-US"/>
        </w:rPr>
        <w:t>.</w:t>
      </w:r>
    </w:p>
    <w:p w:rsidR="00AD1C68" w:rsidRPr="00415C87" w:rsidRDefault="00AD1C68" w:rsidP="003561F3">
      <w:pPr>
        <w:jc w:val="center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AD1C68" w:rsidRPr="00415C87" w:rsidRDefault="00AD1C68" w:rsidP="00C66716">
      <w:pPr>
        <w:spacing w:line="240" w:lineRule="auto"/>
        <w:contextualSpacing/>
        <w:jc w:val="both"/>
        <w:rPr>
          <w:rFonts w:ascii="Times New Roman" w:hAnsi="Times New Roman"/>
          <w:sz w:val="24"/>
          <w:szCs w:val="16"/>
        </w:rPr>
      </w:pPr>
      <w:r w:rsidRPr="00415C87">
        <w:rPr>
          <w:rFonts w:ascii="Times New Roman" w:hAnsi="Times New Roman"/>
          <w:bCs/>
          <w:sz w:val="24"/>
          <w:szCs w:val="24"/>
        </w:rPr>
        <w:br w:type="page"/>
      </w:r>
      <w:r w:rsidRPr="00415C87">
        <w:rPr>
          <w:rFonts w:ascii="Times New Roman" w:hAnsi="Times New Roman"/>
          <w:b/>
          <w:bCs/>
          <w:sz w:val="24"/>
          <w:szCs w:val="24"/>
          <w:lang w:val="en-US"/>
        </w:rPr>
        <w:t xml:space="preserve">Supplementary Table 8: </w:t>
      </w:r>
      <w:r w:rsidRPr="00415C87">
        <w:rPr>
          <w:rFonts w:ascii="Times New Roman" w:hAnsi="Times New Roman"/>
          <w:b/>
          <w:sz w:val="24"/>
          <w:szCs w:val="16"/>
        </w:rPr>
        <w:t>Comparison of non-smoking Sz patients and non-smoking controls.</w:t>
      </w:r>
      <w:r w:rsidRPr="00415C87">
        <w:rPr>
          <w:rFonts w:ascii="Times New Roman" w:hAnsi="Times New Roman"/>
          <w:sz w:val="24"/>
          <w:szCs w:val="16"/>
        </w:rPr>
        <w:t xml:space="preserve"> </w:t>
      </w:r>
      <w:r w:rsidRPr="00415C87">
        <w:rPr>
          <w:rFonts w:ascii="Times New Roman" w:hAnsi="Times New Roman"/>
          <w:sz w:val="24"/>
          <w:szCs w:val="24"/>
        </w:rPr>
        <w:t>Demographic data, clinical assessments, LBP and I-FABP measurements, and immune- and metabolic syndrome-related parameters. Data are presented as median (quartile 1; quartile 3; sample size) or number of cases. Significant p-values are highlighted in bold font</w:t>
      </w:r>
      <w:r w:rsidRPr="00415C87">
        <w:rPr>
          <w:rFonts w:ascii="Times New Roman" w:hAnsi="Times New Roman"/>
          <w:sz w:val="24"/>
          <w:szCs w:val="16"/>
        </w:rPr>
        <w:t>.</w:t>
      </w:r>
    </w:p>
    <w:p w:rsidR="00AD1C68" w:rsidRPr="00415C87" w:rsidRDefault="00AD1C68" w:rsidP="003561F3">
      <w:pPr>
        <w:spacing w:after="0" w:line="240" w:lineRule="auto"/>
        <w:contextualSpacing/>
        <w:jc w:val="both"/>
        <w:rPr>
          <w:rFonts w:ascii="Times New Roman" w:hAnsi="Times New Roman"/>
          <w:sz w:val="24"/>
          <w:szCs w:val="24"/>
        </w:rPr>
      </w:pPr>
    </w:p>
    <w:tbl>
      <w:tblPr>
        <w:tblW w:w="10838" w:type="dxa"/>
        <w:jc w:val="center"/>
        <w:tblCellMar>
          <w:left w:w="70" w:type="dxa"/>
          <w:right w:w="70" w:type="dxa"/>
        </w:tblCellMar>
        <w:tblLook w:val="00A0"/>
      </w:tblPr>
      <w:tblGrid>
        <w:gridCol w:w="2335"/>
        <w:gridCol w:w="2126"/>
        <w:gridCol w:w="2127"/>
        <w:gridCol w:w="749"/>
        <w:gridCol w:w="1080"/>
        <w:gridCol w:w="1356"/>
        <w:gridCol w:w="1065"/>
      </w:tblGrid>
      <w:tr w:rsidR="00AD1C68" w:rsidRPr="00415C87" w:rsidTr="00A50698">
        <w:trPr>
          <w:trHeight w:val="875"/>
          <w:jc w:val="center"/>
        </w:trPr>
        <w:tc>
          <w:tcPr>
            <w:tcW w:w="2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Variables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t xml:space="preserve">Non-smoking Sz </w:t>
            </w: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br/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median (Q1,Q3,n)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t xml:space="preserve">Non-smoking controls </w:t>
            </w: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en-GB" w:eastAsia="de-DE"/>
              </w:rPr>
              <w:br/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median (Q1,Q3,n)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Tes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Test value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p-value</w:t>
            </w:r>
          </w:p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(FDR)</w:t>
            </w:r>
          </w:p>
        </w:tc>
        <w:tc>
          <w:tcPr>
            <w:tcW w:w="10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 xml:space="preserve">Effect size 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(Cliff's delta)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083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u w:val="single"/>
                <w:lang w:val="en-US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u w:val="single"/>
                <w:lang w:eastAsia="de-DE"/>
              </w:rPr>
              <w:t>Demographic data &amp; severity of clinical symptom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Age (years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37.0 (26.8;46.3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35.5 (27.0;46.0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779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940 (0.94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009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ex (female/mal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 xml:space="preserve">m: 20 / f: 22 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m: 52 / f: 32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Χ²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X²=1.786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181 (0.544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13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 xml:space="preserve">BMI </w:t>
            </w:r>
            <w:r w:rsidRPr="00415C87">
              <w:rPr>
                <w:rFonts w:ascii="Arial Narrow" w:hAnsi="Arial Narrow"/>
              </w:rPr>
              <w:t>(kg/m</w:t>
            </w:r>
            <w:r w:rsidRPr="00415C87">
              <w:rPr>
                <w:rFonts w:ascii="Arial Narrow" w:hAnsi="Arial Narrow"/>
                <w:vertAlign w:val="superscript"/>
              </w:rPr>
              <w:t>2</w:t>
            </w:r>
            <w:r w:rsidRPr="00415C87">
              <w:rPr>
                <w:rFonts w:ascii="Arial Narrow" w:hAnsi="Arial Narrow"/>
              </w:rPr>
              <w:t>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23.51 (21.02;28.22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23.65 (21.82;26.56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744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920 (0.94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0.011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Duration of illness (years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000 (0.000;2.000;4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GB" w:eastAsia="de-DE"/>
              </w:rPr>
              <w:t>PANSS total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38.50 (28.00;51.25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PANSS-P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2.00 (7.00;16.00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PANSS-N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0.00 (4.00;15.25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en-US" w:eastAsia="de-DE"/>
              </w:rPr>
              <w:t>PANSS-G corr. (score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6.00 (11.75;22.25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</w:t>
            </w:r>
          </w:p>
        </w:tc>
      </w:tr>
      <w:tr w:rsidR="00AD1C68" w:rsidRPr="00415C87" w:rsidTr="00684E09">
        <w:trPr>
          <w:trHeight w:val="454"/>
          <w:jc w:val="center"/>
        </w:trPr>
        <w:tc>
          <w:tcPr>
            <w:tcW w:w="10838" w:type="dxa"/>
            <w:gridSpan w:val="7"/>
            <w:tcBorders>
              <w:top w:val="single" w:sz="4" w:space="0" w:color="auto"/>
              <w:left w:val="nil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u w:val="single"/>
                <w:lang w:eastAsia="de-DE"/>
              </w:rPr>
              <w:t>Leaky gut markers</w:t>
            </w:r>
          </w:p>
        </w:tc>
      </w:tr>
      <w:tr w:rsidR="00AD1C68" w:rsidRPr="00415C87" w:rsidTr="00684E09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Plasma LBP (µ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9.35 (14.70;25.42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7.69 (13.83;23.41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2006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211 (0.21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137</w:t>
            </w:r>
          </w:p>
        </w:tc>
      </w:tr>
      <w:tr w:rsidR="00AD1C68" w:rsidRPr="00415C87" w:rsidTr="00684E09">
        <w:trPr>
          <w:trHeight w:val="331"/>
          <w:jc w:val="center"/>
        </w:trPr>
        <w:tc>
          <w:tcPr>
            <w:tcW w:w="2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a-DK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a-DK" w:eastAsia="de-DE"/>
              </w:rPr>
              <w:t>Serum I-FABP(pg/mL)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80.7 (57.9;343.2;40)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320.3 (174.6;536.5;83)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U-Tes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079.0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color w:val="000000"/>
                <w:kern w:val="0"/>
                <w:lang w:val="de-DE" w:eastAsia="de-DE"/>
              </w:rPr>
              <w:t>0.002 (0.003)</w:t>
            </w:r>
          </w:p>
        </w:tc>
        <w:tc>
          <w:tcPr>
            <w:tcW w:w="10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CFFCC"/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0.350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083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Immune-related parameter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Neutrophils (×10</w:t>
            </w:r>
            <w:r w:rsidRPr="00415C87">
              <w:rPr>
                <w:rFonts w:ascii="Arial" w:hAnsi="Arial" w:cs="Arial"/>
                <w:color w:val="000000"/>
                <w:kern w:val="0"/>
                <w:lang w:val="de-DE" w:eastAsia="de-DE"/>
              </w:rPr>
              <w:t>⁹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4.45 (3.39;5.97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2.88 (2.35;3.78;82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2734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b/>
                <w:bCs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b/>
                <w:bCs/>
                <w:color w:val="000000"/>
                <w:kern w:val="0"/>
                <w:lang w:val="de-DE" w:eastAsia="ja-JP" w:bidi="he-IL"/>
              </w:rPr>
              <w:t>&lt;0.001 (&lt;0.00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58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onocytes (×10</w:t>
            </w:r>
            <w:r w:rsidRPr="00415C87">
              <w:rPr>
                <w:rFonts w:ascii="Arial" w:hAnsi="Arial" w:cs="Arial"/>
                <w:color w:val="000000"/>
                <w:kern w:val="0"/>
                <w:lang w:val="de-DE" w:eastAsia="de-DE"/>
              </w:rPr>
              <w:t>⁹</w:t>
            </w: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53 (0.43;0.70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42 (0.32;0.59;82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2307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b/>
                <w:bCs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b/>
                <w:bCs/>
                <w:color w:val="000000"/>
                <w:kern w:val="0"/>
                <w:lang w:val="de-DE" w:eastAsia="ja-JP" w:bidi="he-IL"/>
              </w:rPr>
              <w:t>0.002 (0.007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340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CRP (mg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90 (0.60;2.75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90 (0.50;1.70;83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990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195 (0.38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142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IL-18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206.2 (169.0;295.8;4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204.6 (160.0;267.1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853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493 (0.69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07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IL-6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36.59 (25.09;50.55;35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28.92 (17.74;66.81;79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584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217 (0.38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14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NF-α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6.66 (14.37;28.34;4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20.98 (11.27;35.70;81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590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704 (0.807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0.042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CP-1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321.4 (235.6;423.9;4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303.6 (225.5;407.0;83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748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807 (0.807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588</w:t>
            </w:r>
          </w:p>
        </w:tc>
      </w:tr>
      <w:tr w:rsidR="00AD1C68" w:rsidRPr="00415C87" w:rsidTr="00A50698">
        <w:trPr>
          <w:trHeight w:val="454"/>
          <w:jc w:val="center"/>
        </w:trPr>
        <w:tc>
          <w:tcPr>
            <w:tcW w:w="1083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</w:pPr>
            <w:r w:rsidRPr="00415C87">
              <w:rPr>
                <w:rFonts w:ascii="Arial Narrow" w:hAnsi="Arial Narrow" w:cs="Calibri"/>
                <w:b/>
                <w:bCs/>
                <w:i/>
                <w:iCs/>
                <w:color w:val="000000"/>
                <w:kern w:val="0"/>
                <w:sz w:val="24"/>
                <w:szCs w:val="24"/>
                <w:u w:val="single"/>
                <w:lang w:eastAsia="de-DE"/>
              </w:rPr>
              <w:t>Metabolic syndrome-related parameters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MetS (yes/no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yes: 6 / no: 3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yes: 12 / no: 72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Χ²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X²=0.00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.000 (1.000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000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Waist circumference (cm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89.00 (83.00;103.00;41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89.50 (80.00;96.75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874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424 (0.636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089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ystolic blood pressure (mmHg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22.5 (110.0;140.0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20.0 (110.0;129.5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2127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056 (0.253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20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Diastolic blood pressure (mmHg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80.00 (70.00;90.00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80.00 (70.00;81.50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812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797 (0.896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027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Triglycerides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89 (0.66;1.12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.015 (0.695;1.427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459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115 (0.345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0.173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HDL cholesterol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.41 (1.22;1.82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.55 (1.29;1.83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537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242 (0.545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0.12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Glucose (mmol/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5.18 (4.420;5.79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4.97 (4.70;5.32;82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905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335 (0.603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106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sRAGE (pg/mL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649 (931;2264;42)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582 (1047;2657;84)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1679.0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662 (0.851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-0.048</w:t>
            </w:r>
          </w:p>
        </w:tc>
      </w:tr>
      <w:tr w:rsidR="00AD1C68" w:rsidRPr="00415C87" w:rsidTr="00A50698">
        <w:trPr>
          <w:trHeight w:val="331"/>
          <w:jc w:val="center"/>
        </w:trPr>
        <w:tc>
          <w:tcPr>
            <w:tcW w:w="23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</w:pPr>
            <w:r w:rsidRPr="00415C87">
              <w:rPr>
                <w:rFonts w:ascii="Arial Narrow" w:hAnsi="Arial Narrow" w:cs="Calibri"/>
                <w:color w:val="000000"/>
                <w:kern w:val="0"/>
                <w:lang w:val="de-DE" w:eastAsia="de-DE"/>
              </w:rPr>
              <w:t>VEGF (pg/mL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240.1 (163.0;309.1;40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175.7 (139.9;252.0;84)</w:t>
            </w:r>
          </w:p>
        </w:tc>
        <w:tc>
          <w:tcPr>
            <w:tcW w:w="7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U-Tes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W=2099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025 (0.228)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center"/>
          </w:tcPr>
          <w:p w:rsidR="00AD1C68" w:rsidRPr="00415C87" w:rsidRDefault="00AD1C68" w:rsidP="00A50698">
            <w:pPr>
              <w:spacing w:after="0" w:line="240" w:lineRule="auto"/>
              <w:jc w:val="right"/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</w:pPr>
            <w:r w:rsidRPr="00415C87">
              <w:rPr>
                <w:rFonts w:ascii="Arial Narrow" w:eastAsia="MS Mincho" w:hAnsi="Arial Narrow" w:cs="Calibri"/>
                <w:color w:val="000000"/>
                <w:kern w:val="0"/>
                <w:lang w:val="de-DE" w:eastAsia="ja-JP" w:bidi="he-IL"/>
              </w:rPr>
              <w:t>0.249</w:t>
            </w:r>
          </w:p>
        </w:tc>
      </w:tr>
    </w:tbl>
    <w:p w:rsidR="00AD1C68" w:rsidRPr="00415C87" w:rsidRDefault="00AD1C68" w:rsidP="003561F3">
      <w:pPr>
        <w:spacing w:before="240" w:after="0" w:line="240" w:lineRule="auto"/>
        <w:contextualSpacing/>
        <w:jc w:val="both"/>
        <w:rPr>
          <w:rFonts w:ascii="Times New Roman" w:hAnsi="Times New Roman"/>
          <w:bCs/>
          <w:i/>
          <w:sz w:val="20"/>
          <w:szCs w:val="24"/>
          <w:lang w:val="en-US"/>
        </w:rPr>
      </w:pPr>
    </w:p>
    <w:p w:rsidR="00AD1C68" w:rsidRPr="00415C87" w:rsidRDefault="00AD1C68" w:rsidP="003561F3">
      <w:pPr>
        <w:spacing w:before="240" w:after="0" w:line="240" w:lineRule="auto"/>
        <w:contextualSpacing/>
        <w:jc w:val="both"/>
        <w:rPr>
          <w:rFonts w:ascii="Times New Roman" w:hAnsi="Times New Roman"/>
          <w:bCs/>
          <w:sz w:val="20"/>
          <w:szCs w:val="24"/>
          <w:lang w:val="en-US"/>
        </w:rPr>
      </w:pPr>
      <w:r w:rsidRPr="00415C87">
        <w:rPr>
          <w:rFonts w:ascii="Times New Roman" w:hAnsi="Times New Roman"/>
          <w:bCs/>
          <w:i/>
          <w:sz w:val="20"/>
          <w:szCs w:val="24"/>
          <w:lang w:val="en-US"/>
        </w:rPr>
        <w:t>Abbreviations:</w:t>
      </w:r>
      <w:r w:rsidRPr="00415C87">
        <w:rPr>
          <w:rFonts w:ascii="Times New Roman" w:hAnsi="Times New Roman"/>
          <w:bCs/>
          <w:sz w:val="20"/>
          <w:szCs w:val="24"/>
          <w:lang w:val="en-US"/>
        </w:rPr>
        <w:t xml:space="preserve"> </w:t>
      </w:r>
      <w:r w:rsidRPr="00415C87">
        <w:rPr>
          <w:rFonts w:ascii="Times New Roman" w:hAnsi="Times New Roman"/>
          <w:sz w:val="20"/>
          <w:szCs w:val="24"/>
          <w:lang w:val="en-US"/>
        </w:rPr>
        <w:t>BMI=body mass index, CRP=C-reactive protein, FDR=false discover rate-corrected p-value, I-FABP=intestinal fatty acid binding protein, IL-18=interleukin 18, IL-6=interleukin 6, LBP=lipopolysaccharide binding protein, MCP-1=monocyte chemoattractant protein 1, PANSS=positive and negative syndrome scale [PANSS scores were corrected (corr.) by subtraction of minimum scores, which represented no symptoms], HDL=high density lipoprotein, sRAGE=soluble receptor for advanced glycation end products, TNF-a=tumor necrosis factor alpha, VEGF=vascular endothelial growth factor.</w:t>
      </w:r>
    </w:p>
    <w:p w:rsidR="00AD1C68" w:rsidRPr="00415C87" w:rsidRDefault="00AD1C68" w:rsidP="003561F3">
      <w:pPr>
        <w:jc w:val="both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AD1C68" w:rsidRPr="00415C87" w:rsidRDefault="00AD1C68" w:rsidP="00C66716">
      <w:pPr>
        <w:pStyle w:val="Heading1"/>
        <w:spacing w:before="0" w:line="480" w:lineRule="auto"/>
        <w:rPr>
          <w:rFonts w:ascii="Times New Roman" w:hAnsi="Times New Roman"/>
          <w:b/>
          <w:bCs/>
          <w:color w:val="000000"/>
          <w:sz w:val="24"/>
          <w:szCs w:val="24"/>
          <w:lang w:val="en-GB"/>
        </w:rPr>
      </w:pPr>
      <w:r w:rsidRPr="00415C87">
        <w:rPr>
          <w:rFonts w:ascii="Times New Roman" w:hAnsi="Times New Roman"/>
          <w:b/>
          <w:bCs/>
          <w:sz w:val="24"/>
          <w:szCs w:val="24"/>
          <w:lang w:val="en-US"/>
        </w:rPr>
        <w:br w:type="page"/>
      </w:r>
      <w:r w:rsidRPr="00415C87">
        <w:rPr>
          <w:rFonts w:ascii="Times New Roman" w:hAnsi="Times New Roman"/>
          <w:b/>
          <w:bCs/>
          <w:color w:val="000000"/>
          <w:sz w:val="24"/>
          <w:szCs w:val="24"/>
          <w:lang w:val="en-GB"/>
        </w:rPr>
        <w:t xml:space="preserve">Supplementary Table 9: Summary of correlation and prediction results for LBP in </w:t>
      </w:r>
      <w:r w:rsidRPr="00415C87">
        <w:rPr>
          <w:rFonts w:ascii="Times New Roman" w:hAnsi="Times New Roman"/>
          <w:b/>
          <w:bCs/>
          <w:i/>
          <w:iCs/>
          <w:color w:val="000000"/>
          <w:sz w:val="24"/>
          <w:szCs w:val="24"/>
          <w:lang w:val="en-GB"/>
        </w:rPr>
        <w:t>non-smokers</w:t>
      </w:r>
    </w:p>
    <w:tbl>
      <w:tblPr>
        <w:tblW w:w="1008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/>
      </w:tblPr>
      <w:tblGrid>
        <w:gridCol w:w="1440"/>
        <w:gridCol w:w="1440"/>
        <w:gridCol w:w="1620"/>
        <w:gridCol w:w="1080"/>
        <w:gridCol w:w="1440"/>
        <w:gridCol w:w="1620"/>
        <w:gridCol w:w="1440"/>
      </w:tblGrid>
      <w:tr w:rsidR="00AD1C68" w:rsidRPr="00415C87" w:rsidTr="00A50698"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  <w:color w:val="000000"/>
              </w:rPr>
            </w:pPr>
            <w:r w:rsidRPr="00415C87">
              <w:rPr>
                <w:rFonts w:ascii="Times New Roman" w:eastAsia="MS MinNew Roman" w:hAnsi="Times New Roman"/>
                <w:b/>
                <w:bCs/>
                <w:color w:val="000000"/>
              </w:rPr>
              <w:t>Predictor Domain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  <w:color w:val="000000"/>
              </w:rPr>
            </w:pPr>
            <w:r w:rsidRPr="00415C87">
              <w:rPr>
                <w:rFonts w:ascii="Times New Roman" w:eastAsia="MS MinNew Roman" w:hAnsi="Times New Roman"/>
                <w:b/>
                <w:bCs/>
                <w:color w:val="000000"/>
              </w:rPr>
              <w:t>Model Pseudo-R²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  <w:color w:val="000000"/>
              </w:rPr>
            </w:pPr>
            <w:r w:rsidRPr="00415C87">
              <w:rPr>
                <w:rFonts w:ascii="Times New Roman" w:eastAsia="MS MinNew Roman" w:hAnsi="Times New Roman"/>
                <w:b/>
                <w:bCs/>
                <w:color w:val="000000"/>
              </w:rPr>
              <w:t>Variable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  <w:color w:val="000000"/>
              </w:rPr>
            </w:pPr>
            <w:r w:rsidRPr="00415C87">
              <w:rPr>
                <w:rFonts w:ascii="Times New Roman" w:eastAsia="MS MinNew Roman" w:hAnsi="Times New Roman"/>
                <w:b/>
                <w:bCs/>
                <w:color w:val="000000"/>
              </w:rPr>
              <w:t>Group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  <w:color w:val="000000"/>
              </w:rPr>
            </w:pPr>
            <w:r w:rsidRPr="00415C87">
              <w:rPr>
                <w:rFonts w:ascii="Times New Roman" w:eastAsia="MS MinNew Roman" w:hAnsi="Times New Roman"/>
                <w:b/>
                <w:bCs/>
                <w:color w:val="000000"/>
              </w:rPr>
              <w:t>Spearman r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  <w:color w:val="000000"/>
              </w:rPr>
            </w:pPr>
            <w:r w:rsidRPr="00415C87">
              <w:rPr>
                <w:rFonts w:ascii="Times New Roman" w:eastAsia="MS MinNew Roman" w:hAnsi="Times New Roman"/>
                <w:b/>
                <w:bCs/>
                <w:color w:val="000000"/>
              </w:rPr>
              <w:t>FDR-corrected p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jc w:val="center"/>
              <w:rPr>
                <w:rFonts w:ascii="Times New Roman" w:eastAsia="MS MinNew Roman" w:hAnsi="Times New Roman"/>
                <w:b/>
                <w:bCs/>
                <w:color w:val="000000"/>
              </w:rPr>
            </w:pPr>
            <w:r w:rsidRPr="00415C87">
              <w:rPr>
                <w:rFonts w:ascii="Times New Roman" w:eastAsia="MS MinNew Roman" w:hAnsi="Times New Roman"/>
                <w:b/>
                <w:bCs/>
                <w:color w:val="000000"/>
              </w:rPr>
              <w:t>Random Forest Variable Importanc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Innate immune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245 (All)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RP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All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602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&lt;0.001***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347 (Sz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R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675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&lt;0.001*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385 (Controls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R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537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&lt;0.001*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Neutrophil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360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&lt;0.001*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Moderate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Neutrophil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373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46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Neutrophil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286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32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Monocyte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242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16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Monocyte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359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46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F3F3F3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Monocytes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77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806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single" w:sz="12" w:space="0" w:color="auto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MetS-related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52 (All)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Waist circumference</w:t>
            </w:r>
          </w:p>
        </w:tc>
        <w:tc>
          <w:tcPr>
            <w:tcW w:w="108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All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339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&lt;0.001***</w:t>
            </w:r>
          </w:p>
        </w:tc>
        <w:tc>
          <w:tcPr>
            <w:tcW w:w="1440" w:type="dxa"/>
            <w:tcBorders>
              <w:top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87 (Sz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Waist circumference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448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27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26 (Controls)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Waist circumference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262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51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Systolic B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309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02*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Systolic B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401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34*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Systolic BP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ontrols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149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277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holesterol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All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169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116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High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nil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Cholesterol</w:t>
            </w:r>
          </w:p>
        </w:tc>
        <w:tc>
          <w:tcPr>
            <w:tcW w:w="108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Sz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080</w:t>
            </w:r>
          </w:p>
        </w:tc>
        <w:tc>
          <w:tcPr>
            <w:tcW w:w="162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0.822</w:t>
            </w:r>
          </w:p>
        </w:tc>
        <w:tc>
          <w:tcPr>
            <w:tcW w:w="1440" w:type="dxa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  <w:color w:val="000000"/>
              </w:rPr>
            </w:pPr>
            <w:r w:rsidRPr="00415C87">
              <w:rPr>
                <w:rFonts w:ascii="Times New Roman" w:eastAsia="MS MinNew Roman" w:hAnsi="Times New Roman"/>
                <w:color w:val="000000"/>
              </w:rPr>
              <w:t>Low</w:t>
            </w:r>
          </w:p>
        </w:tc>
      </w:tr>
      <w:tr w:rsidR="00AD1C68" w:rsidRPr="00415C87" w:rsidTr="00A50698">
        <w:tc>
          <w:tcPr>
            <w:tcW w:w="1440" w:type="dxa"/>
            <w:tcBorders>
              <w:top w:val="nil"/>
              <w:bottom w:val="single" w:sz="12" w:space="0" w:color="auto"/>
              <w:right w:val="nil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</w:tcBorders>
            <w:shd w:val="clear" w:color="auto" w:fill="E0E0E0"/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holesterol</w:t>
            </w:r>
          </w:p>
        </w:tc>
        <w:tc>
          <w:tcPr>
            <w:tcW w:w="108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Controls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333</w:t>
            </w:r>
          </w:p>
        </w:tc>
        <w:tc>
          <w:tcPr>
            <w:tcW w:w="162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0.016*</w:t>
            </w:r>
          </w:p>
        </w:tc>
        <w:tc>
          <w:tcPr>
            <w:tcW w:w="1440" w:type="dxa"/>
            <w:tcBorders>
              <w:bottom w:val="single" w:sz="12" w:space="0" w:color="auto"/>
            </w:tcBorders>
          </w:tcPr>
          <w:p w:rsidR="00AD1C68" w:rsidRPr="00415C87" w:rsidRDefault="00AD1C68" w:rsidP="00A50698">
            <w:pPr>
              <w:spacing w:after="0" w:line="240" w:lineRule="auto"/>
              <w:rPr>
                <w:rFonts w:ascii="Times New Roman" w:eastAsia="MS MinNew Roman" w:hAnsi="Times New Roman"/>
              </w:rPr>
            </w:pPr>
            <w:r w:rsidRPr="00415C87">
              <w:rPr>
                <w:rFonts w:ascii="Times New Roman" w:eastAsia="MS MinNew Roman" w:hAnsi="Times New Roman"/>
              </w:rPr>
              <w:t>Moderate</w:t>
            </w:r>
          </w:p>
        </w:tc>
      </w:tr>
    </w:tbl>
    <w:p w:rsidR="00AD1C68" w:rsidRPr="00415C87" w:rsidRDefault="00AD1C68" w:rsidP="00C66716">
      <w:pPr>
        <w:spacing w:after="0" w:line="312" w:lineRule="auto"/>
        <w:rPr>
          <w:rFonts w:ascii="Times New Roman" w:hAnsi="Times New Roman"/>
        </w:rPr>
      </w:pPr>
    </w:p>
    <w:p w:rsidR="00AD1C68" w:rsidRPr="00415C87" w:rsidRDefault="00AD1C68" w:rsidP="00C66716">
      <w:pPr>
        <w:spacing w:after="0" w:line="312" w:lineRule="auto"/>
        <w:rPr>
          <w:rFonts w:ascii="Times New Roman" w:hAnsi="Times New Roman"/>
          <w:b/>
          <w:bCs/>
        </w:rPr>
      </w:pPr>
      <w:r w:rsidRPr="00415C87">
        <w:rPr>
          <w:rFonts w:ascii="Times New Roman" w:hAnsi="Times New Roman"/>
          <w:b/>
          <w:bCs/>
        </w:rPr>
        <w:t>Annotations:</w:t>
      </w:r>
    </w:p>
    <w:p w:rsidR="00AD1C68" w:rsidRPr="00415C87" w:rsidRDefault="00AD1C68" w:rsidP="00C66716">
      <w:pPr>
        <w:numPr>
          <w:ilvl w:val="0"/>
          <w:numId w:val="2"/>
        </w:numPr>
        <w:tabs>
          <w:tab w:val="clear" w:pos="720"/>
          <w:tab w:val="num" w:pos="360"/>
        </w:tabs>
        <w:spacing w:after="0" w:line="312" w:lineRule="auto"/>
        <w:ind w:left="360"/>
        <w:rPr>
          <w:rFonts w:ascii="Times New Roman" w:eastAsia="MS Mincho" w:hAnsi="Times New Roman"/>
          <w:lang w:val="en-GB" w:eastAsia="ja-JP" w:bidi="he-IL"/>
        </w:rPr>
      </w:pPr>
      <w:r w:rsidRPr="00415C87">
        <w:rPr>
          <w:rFonts w:ascii="Times New Roman" w:eastAsia="MS Mincho" w:hAnsi="Times New Roman"/>
          <w:lang w:val="en-GB" w:eastAsia="ja-JP" w:bidi="he-IL"/>
        </w:rPr>
        <w:t>Significance levels: p &lt; 0.05*, &lt; 0.01**, &lt; 0.001***, "ns" = not significant.</w:t>
      </w:r>
    </w:p>
    <w:p w:rsidR="00AD1C68" w:rsidRPr="00415C87" w:rsidRDefault="00AD1C68" w:rsidP="00C66716">
      <w:pPr>
        <w:numPr>
          <w:ilvl w:val="0"/>
          <w:numId w:val="2"/>
        </w:numPr>
        <w:tabs>
          <w:tab w:val="clear" w:pos="720"/>
          <w:tab w:val="num" w:pos="360"/>
        </w:tabs>
        <w:spacing w:after="0" w:line="312" w:lineRule="auto"/>
        <w:ind w:left="360"/>
        <w:rPr>
          <w:rFonts w:ascii="Times New Roman" w:eastAsia="MS Mincho" w:hAnsi="Times New Roman"/>
          <w:lang w:val="en-GB" w:eastAsia="ja-JP" w:bidi="he-IL"/>
        </w:rPr>
      </w:pPr>
      <w:r w:rsidRPr="00415C87">
        <w:rPr>
          <w:rFonts w:ascii="Times New Roman" w:eastAsia="MS Mincho" w:hAnsi="Times New Roman"/>
          <w:lang w:val="en-GB" w:eastAsia="ja-JP" w:bidi="he-IL"/>
        </w:rPr>
        <w:t>Variable importance in random forest models was interpreted using thresholds for percentage increase in mean squared error (%IncMSE): values &lt;20% were considered low, 20–50% as moderate, and &gt;50% as high importance.</w:t>
      </w:r>
    </w:p>
    <w:p w:rsidR="00AD1C68" w:rsidRPr="00415C87" w:rsidRDefault="00AD1C68" w:rsidP="00C66716">
      <w:pPr>
        <w:numPr>
          <w:ilvl w:val="0"/>
          <w:numId w:val="2"/>
        </w:numPr>
        <w:tabs>
          <w:tab w:val="clear" w:pos="720"/>
          <w:tab w:val="num" w:pos="360"/>
        </w:tabs>
        <w:spacing w:after="0" w:line="312" w:lineRule="auto"/>
        <w:ind w:left="360"/>
        <w:rPr>
          <w:rFonts w:ascii="Times New Roman" w:eastAsia="MS Mincho" w:hAnsi="Times New Roman"/>
          <w:lang w:val="en-GB" w:eastAsia="ja-JP" w:bidi="he-IL"/>
        </w:rPr>
      </w:pPr>
      <w:r w:rsidRPr="00415C87">
        <w:rPr>
          <w:rFonts w:ascii="Times New Roman" w:eastAsia="MS Mincho" w:hAnsi="Times New Roman"/>
          <w:lang w:val="en-GB" w:eastAsia="ja-JP" w:bidi="he-IL"/>
        </w:rPr>
        <w:t>Random forest pseudo-R² thresholds: &lt;0.20 = negligible, 0.20–0.40 = moderate, &gt;0.40 = strong predictive utility.</w:t>
      </w:r>
    </w:p>
    <w:p w:rsidR="00AD1C68" w:rsidRPr="00C66716" w:rsidRDefault="00AD1C68" w:rsidP="00BC2292">
      <w:pPr>
        <w:spacing w:line="240" w:lineRule="auto"/>
        <w:contextualSpacing/>
        <w:jc w:val="both"/>
        <w:rPr>
          <w:rFonts w:ascii="Times New Roman" w:hAnsi="Times New Roman"/>
          <w:bCs/>
          <w:sz w:val="24"/>
          <w:szCs w:val="24"/>
          <w:lang w:val="en-GB"/>
        </w:rPr>
      </w:pPr>
    </w:p>
    <w:sectPr w:rsidR="00AD1C68" w:rsidRPr="00C66716" w:rsidSect="003561F3">
      <w:pgSz w:w="11906" w:h="16838"/>
      <w:pgMar w:top="1134" w:right="851" w:bottom="1134" w:left="851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?l?r ??fc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Arial Narrow">
    <w:panose1 w:val="020B05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New Roman">
    <w:altName w:val="MS Gothic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BE72B23"/>
    <w:multiLevelType w:val="hybridMultilevel"/>
    <w:tmpl w:val="3BCED4F4"/>
    <w:lvl w:ilvl="0" w:tplc="046017F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6FCD5F0E"/>
    <w:multiLevelType w:val="hybridMultilevel"/>
    <w:tmpl w:val="DA8A7910"/>
    <w:lvl w:ilvl="0" w:tplc="046017F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7DA87304"/>
    <w:multiLevelType w:val="hybridMultilevel"/>
    <w:tmpl w:val="62D055DA"/>
    <w:lvl w:ilvl="0" w:tplc="046017F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hyphenationZone w:val="425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inflamm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dvrrddmafwdtes2vm5rd5z5reatr9aefef&quot;&gt;Madeleine EndNote Library&lt;record-ids&gt;&lt;item&gt;1223&lt;/item&gt;&lt;item&gt;1224&lt;/item&gt;&lt;item&gt;1225&lt;/item&gt;&lt;item&gt;1226&lt;/item&gt;&lt;item&gt;1227&lt;/item&gt;&lt;item&gt;1228&lt;/item&gt;&lt;/record-ids&gt;&lt;/item&gt;&lt;/Libraries&gt;"/>
    <w:docVar w:name="EN.UseJSCitationFormat" w:val="False"/>
  </w:docVars>
  <w:rsids>
    <w:rsidRoot w:val="00BC2292"/>
    <w:rsid w:val="00001F3E"/>
    <w:rsid w:val="00012522"/>
    <w:rsid w:val="000149D9"/>
    <w:rsid w:val="00030326"/>
    <w:rsid w:val="0003407D"/>
    <w:rsid w:val="00037BF2"/>
    <w:rsid w:val="000602EF"/>
    <w:rsid w:val="00062ACC"/>
    <w:rsid w:val="00064994"/>
    <w:rsid w:val="00065A17"/>
    <w:rsid w:val="00072DC9"/>
    <w:rsid w:val="00083E41"/>
    <w:rsid w:val="0009167C"/>
    <w:rsid w:val="00094E64"/>
    <w:rsid w:val="000A5CC6"/>
    <w:rsid w:val="000B0379"/>
    <w:rsid w:val="000B15AC"/>
    <w:rsid w:val="000B2D64"/>
    <w:rsid w:val="000D3048"/>
    <w:rsid w:val="000D3BF8"/>
    <w:rsid w:val="000E08C1"/>
    <w:rsid w:val="000E1456"/>
    <w:rsid w:val="000E6C96"/>
    <w:rsid w:val="000F694E"/>
    <w:rsid w:val="000F71E7"/>
    <w:rsid w:val="001034A8"/>
    <w:rsid w:val="001050C7"/>
    <w:rsid w:val="00110253"/>
    <w:rsid w:val="001134BD"/>
    <w:rsid w:val="00120B5E"/>
    <w:rsid w:val="00124617"/>
    <w:rsid w:val="00126F44"/>
    <w:rsid w:val="0013055E"/>
    <w:rsid w:val="00135DFC"/>
    <w:rsid w:val="00164887"/>
    <w:rsid w:val="00170024"/>
    <w:rsid w:val="001749A8"/>
    <w:rsid w:val="00177F02"/>
    <w:rsid w:val="001855B0"/>
    <w:rsid w:val="001943A0"/>
    <w:rsid w:val="00194627"/>
    <w:rsid w:val="0019470C"/>
    <w:rsid w:val="00195079"/>
    <w:rsid w:val="001A6DE9"/>
    <w:rsid w:val="001C3953"/>
    <w:rsid w:val="001F2DED"/>
    <w:rsid w:val="00207432"/>
    <w:rsid w:val="00210FE2"/>
    <w:rsid w:val="002128AB"/>
    <w:rsid w:val="00231C7B"/>
    <w:rsid w:val="00240ED2"/>
    <w:rsid w:val="00242B8B"/>
    <w:rsid w:val="00256AA0"/>
    <w:rsid w:val="00263A6D"/>
    <w:rsid w:val="002814FA"/>
    <w:rsid w:val="002A3777"/>
    <w:rsid w:val="002A381C"/>
    <w:rsid w:val="002B0BD8"/>
    <w:rsid w:val="002B366F"/>
    <w:rsid w:val="002C4B7A"/>
    <w:rsid w:val="002C5AB9"/>
    <w:rsid w:val="002D2DAC"/>
    <w:rsid w:val="002D3D5D"/>
    <w:rsid w:val="002D6658"/>
    <w:rsid w:val="002E4EF4"/>
    <w:rsid w:val="002E75DF"/>
    <w:rsid w:val="002E7940"/>
    <w:rsid w:val="002F2DEB"/>
    <w:rsid w:val="00301D51"/>
    <w:rsid w:val="003065A9"/>
    <w:rsid w:val="00307D51"/>
    <w:rsid w:val="00311912"/>
    <w:rsid w:val="003232D2"/>
    <w:rsid w:val="00323AF6"/>
    <w:rsid w:val="00326660"/>
    <w:rsid w:val="00332519"/>
    <w:rsid w:val="00334347"/>
    <w:rsid w:val="00335D24"/>
    <w:rsid w:val="0034211E"/>
    <w:rsid w:val="0035234E"/>
    <w:rsid w:val="003561F3"/>
    <w:rsid w:val="003634D4"/>
    <w:rsid w:val="003740C3"/>
    <w:rsid w:val="00374573"/>
    <w:rsid w:val="003766D8"/>
    <w:rsid w:val="00385899"/>
    <w:rsid w:val="003A481C"/>
    <w:rsid w:val="003B49AE"/>
    <w:rsid w:val="003B5898"/>
    <w:rsid w:val="003B7CB9"/>
    <w:rsid w:val="003B7D06"/>
    <w:rsid w:val="003C2632"/>
    <w:rsid w:val="003D2DE1"/>
    <w:rsid w:val="003D7773"/>
    <w:rsid w:val="003E6E1E"/>
    <w:rsid w:val="003E7A8C"/>
    <w:rsid w:val="00401BD5"/>
    <w:rsid w:val="0040342F"/>
    <w:rsid w:val="00410D13"/>
    <w:rsid w:val="00412038"/>
    <w:rsid w:val="0041243A"/>
    <w:rsid w:val="00415C87"/>
    <w:rsid w:val="00416893"/>
    <w:rsid w:val="00417844"/>
    <w:rsid w:val="00421C4A"/>
    <w:rsid w:val="0042358A"/>
    <w:rsid w:val="0042516F"/>
    <w:rsid w:val="00426510"/>
    <w:rsid w:val="004353DF"/>
    <w:rsid w:val="00437E0C"/>
    <w:rsid w:val="0044341B"/>
    <w:rsid w:val="00444242"/>
    <w:rsid w:val="004562EB"/>
    <w:rsid w:val="004569E5"/>
    <w:rsid w:val="004627B8"/>
    <w:rsid w:val="004627BC"/>
    <w:rsid w:val="0047290B"/>
    <w:rsid w:val="004921C8"/>
    <w:rsid w:val="00495007"/>
    <w:rsid w:val="004B5E98"/>
    <w:rsid w:val="004B5F00"/>
    <w:rsid w:val="004B616C"/>
    <w:rsid w:val="004C4C93"/>
    <w:rsid w:val="004C5620"/>
    <w:rsid w:val="004C6556"/>
    <w:rsid w:val="004D61BE"/>
    <w:rsid w:val="004F6661"/>
    <w:rsid w:val="00502E9F"/>
    <w:rsid w:val="00507AB4"/>
    <w:rsid w:val="00526695"/>
    <w:rsid w:val="00527697"/>
    <w:rsid w:val="005315CB"/>
    <w:rsid w:val="0053185E"/>
    <w:rsid w:val="00545D52"/>
    <w:rsid w:val="0055094B"/>
    <w:rsid w:val="00562204"/>
    <w:rsid w:val="005637B2"/>
    <w:rsid w:val="0056715C"/>
    <w:rsid w:val="005761CD"/>
    <w:rsid w:val="005764D0"/>
    <w:rsid w:val="0058760B"/>
    <w:rsid w:val="005A55FA"/>
    <w:rsid w:val="005A6170"/>
    <w:rsid w:val="005B51EE"/>
    <w:rsid w:val="005B7A83"/>
    <w:rsid w:val="005C726B"/>
    <w:rsid w:val="005D78D9"/>
    <w:rsid w:val="005F286D"/>
    <w:rsid w:val="005F33F0"/>
    <w:rsid w:val="005F5934"/>
    <w:rsid w:val="005F6D11"/>
    <w:rsid w:val="0060530A"/>
    <w:rsid w:val="00620902"/>
    <w:rsid w:val="00645125"/>
    <w:rsid w:val="00654787"/>
    <w:rsid w:val="00660BDB"/>
    <w:rsid w:val="00670CF3"/>
    <w:rsid w:val="006713DC"/>
    <w:rsid w:val="00672CEE"/>
    <w:rsid w:val="006739F3"/>
    <w:rsid w:val="00677B0C"/>
    <w:rsid w:val="006830E5"/>
    <w:rsid w:val="00684929"/>
    <w:rsid w:val="00684E09"/>
    <w:rsid w:val="00690A7C"/>
    <w:rsid w:val="00690F57"/>
    <w:rsid w:val="00695D06"/>
    <w:rsid w:val="006972F7"/>
    <w:rsid w:val="006B1EE3"/>
    <w:rsid w:val="006B30D3"/>
    <w:rsid w:val="006C7596"/>
    <w:rsid w:val="006C7A92"/>
    <w:rsid w:val="006D46B3"/>
    <w:rsid w:val="006D56CE"/>
    <w:rsid w:val="006D7A39"/>
    <w:rsid w:val="006E0F9C"/>
    <w:rsid w:val="006E561D"/>
    <w:rsid w:val="006F1B7A"/>
    <w:rsid w:val="006F6753"/>
    <w:rsid w:val="00711891"/>
    <w:rsid w:val="00712C9F"/>
    <w:rsid w:val="00715EAD"/>
    <w:rsid w:val="00716001"/>
    <w:rsid w:val="00726FBA"/>
    <w:rsid w:val="00727AB8"/>
    <w:rsid w:val="007364D6"/>
    <w:rsid w:val="00736847"/>
    <w:rsid w:val="00745ABF"/>
    <w:rsid w:val="007609A7"/>
    <w:rsid w:val="00783AF4"/>
    <w:rsid w:val="007854DB"/>
    <w:rsid w:val="007869D3"/>
    <w:rsid w:val="00793E71"/>
    <w:rsid w:val="0079559E"/>
    <w:rsid w:val="007A34A6"/>
    <w:rsid w:val="007B17BC"/>
    <w:rsid w:val="007B3F29"/>
    <w:rsid w:val="007B54DA"/>
    <w:rsid w:val="007B7EAD"/>
    <w:rsid w:val="007D12F2"/>
    <w:rsid w:val="007D24EA"/>
    <w:rsid w:val="007D368D"/>
    <w:rsid w:val="007D400B"/>
    <w:rsid w:val="007D5309"/>
    <w:rsid w:val="007E3B6C"/>
    <w:rsid w:val="007E6293"/>
    <w:rsid w:val="007F1964"/>
    <w:rsid w:val="007F6F8C"/>
    <w:rsid w:val="00800093"/>
    <w:rsid w:val="008012E9"/>
    <w:rsid w:val="0080159C"/>
    <w:rsid w:val="00802AD5"/>
    <w:rsid w:val="00803BA0"/>
    <w:rsid w:val="00806ACB"/>
    <w:rsid w:val="008078A8"/>
    <w:rsid w:val="00810640"/>
    <w:rsid w:val="00822198"/>
    <w:rsid w:val="00823FFF"/>
    <w:rsid w:val="0083064C"/>
    <w:rsid w:val="0083151D"/>
    <w:rsid w:val="00831DF9"/>
    <w:rsid w:val="00833F08"/>
    <w:rsid w:val="0084128B"/>
    <w:rsid w:val="00843B21"/>
    <w:rsid w:val="00853C49"/>
    <w:rsid w:val="00860B11"/>
    <w:rsid w:val="008642E4"/>
    <w:rsid w:val="00864C1F"/>
    <w:rsid w:val="00870C0E"/>
    <w:rsid w:val="008804B2"/>
    <w:rsid w:val="0088751A"/>
    <w:rsid w:val="008A494D"/>
    <w:rsid w:val="008A7D19"/>
    <w:rsid w:val="008B2A19"/>
    <w:rsid w:val="008C36C1"/>
    <w:rsid w:val="008C7C46"/>
    <w:rsid w:val="008D05A5"/>
    <w:rsid w:val="008E4EA0"/>
    <w:rsid w:val="008F0630"/>
    <w:rsid w:val="008F0C7F"/>
    <w:rsid w:val="008F3F71"/>
    <w:rsid w:val="008F4792"/>
    <w:rsid w:val="00901BC9"/>
    <w:rsid w:val="0091028C"/>
    <w:rsid w:val="009129E8"/>
    <w:rsid w:val="00920965"/>
    <w:rsid w:val="00927879"/>
    <w:rsid w:val="00931D0B"/>
    <w:rsid w:val="009330E0"/>
    <w:rsid w:val="00935FEF"/>
    <w:rsid w:val="0093765B"/>
    <w:rsid w:val="00950199"/>
    <w:rsid w:val="0095240C"/>
    <w:rsid w:val="009526D2"/>
    <w:rsid w:val="00954E57"/>
    <w:rsid w:val="00957CA4"/>
    <w:rsid w:val="009652FA"/>
    <w:rsid w:val="00976D4A"/>
    <w:rsid w:val="00987E2E"/>
    <w:rsid w:val="009942DB"/>
    <w:rsid w:val="00996C19"/>
    <w:rsid w:val="009A0408"/>
    <w:rsid w:val="009A0C1A"/>
    <w:rsid w:val="009A11AE"/>
    <w:rsid w:val="009A20BA"/>
    <w:rsid w:val="009C2456"/>
    <w:rsid w:val="009C3823"/>
    <w:rsid w:val="009C536C"/>
    <w:rsid w:val="009D12F5"/>
    <w:rsid w:val="009D43EF"/>
    <w:rsid w:val="009D7148"/>
    <w:rsid w:val="009E7C46"/>
    <w:rsid w:val="009F0DD2"/>
    <w:rsid w:val="009F4847"/>
    <w:rsid w:val="00A007FA"/>
    <w:rsid w:val="00A041CE"/>
    <w:rsid w:val="00A101C4"/>
    <w:rsid w:val="00A22426"/>
    <w:rsid w:val="00A50698"/>
    <w:rsid w:val="00A65A56"/>
    <w:rsid w:val="00A7146F"/>
    <w:rsid w:val="00A7489E"/>
    <w:rsid w:val="00A81E33"/>
    <w:rsid w:val="00A87348"/>
    <w:rsid w:val="00A91810"/>
    <w:rsid w:val="00AD12BA"/>
    <w:rsid w:val="00AD1742"/>
    <w:rsid w:val="00AD1C68"/>
    <w:rsid w:val="00AD4677"/>
    <w:rsid w:val="00AE0DDB"/>
    <w:rsid w:val="00AF3644"/>
    <w:rsid w:val="00AF4175"/>
    <w:rsid w:val="00B241E2"/>
    <w:rsid w:val="00B24AD5"/>
    <w:rsid w:val="00B34753"/>
    <w:rsid w:val="00B522C2"/>
    <w:rsid w:val="00B534FD"/>
    <w:rsid w:val="00B62439"/>
    <w:rsid w:val="00B62D9B"/>
    <w:rsid w:val="00B77014"/>
    <w:rsid w:val="00B77847"/>
    <w:rsid w:val="00B83EA2"/>
    <w:rsid w:val="00BA1BEB"/>
    <w:rsid w:val="00BB3AB9"/>
    <w:rsid w:val="00BB4CE3"/>
    <w:rsid w:val="00BC2292"/>
    <w:rsid w:val="00BC6CDD"/>
    <w:rsid w:val="00BF01D3"/>
    <w:rsid w:val="00BF1F46"/>
    <w:rsid w:val="00BF79AB"/>
    <w:rsid w:val="00C00757"/>
    <w:rsid w:val="00C02F1F"/>
    <w:rsid w:val="00C0741B"/>
    <w:rsid w:val="00C1710A"/>
    <w:rsid w:val="00C244A2"/>
    <w:rsid w:val="00C33F40"/>
    <w:rsid w:val="00C365F7"/>
    <w:rsid w:val="00C401B4"/>
    <w:rsid w:val="00C418B1"/>
    <w:rsid w:val="00C51542"/>
    <w:rsid w:val="00C64137"/>
    <w:rsid w:val="00C64313"/>
    <w:rsid w:val="00C65969"/>
    <w:rsid w:val="00C66716"/>
    <w:rsid w:val="00C70EB3"/>
    <w:rsid w:val="00C91E59"/>
    <w:rsid w:val="00CA2175"/>
    <w:rsid w:val="00CA418B"/>
    <w:rsid w:val="00CB16B7"/>
    <w:rsid w:val="00CC0188"/>
    <w:rsid w:val="00CC01FC"/>
    <w:rsid w:val="00CC0313"/>
    <w:rsid w:val="00CD7D80"/>
    <w:rsid w:val="00CD7F1C"/>
    <w:rsid w:val="00CE0C44"/>
    <w:rsid w:val="00CE3002"/>
    <w:rsid w:val="00CE57D0"/>
    <w:rsid w:val="00CE589F"/>
    <w:rsid w:val="00CE65C6"/>
    <w:rsid w:val="00D023FF"/>
    <w:rsid w:val="00D22683"/>
    <w:rsid w:val="00D273DF"/>
    <w:rsid w:val="00D332A0"/>
    <w:rsid w:val="00D42FBC"/>
    <w:rsid w:val="00D5248A"/>
    <w:rsid w:val="00D56971"/>
    <w:rsid w:val="00D7158B"/>
    <w:rsid w:val="00D7280C"/>
    <w:rsid w:val="00D76FE9"/>
    <w:rsid w:val="00D90AAF"/>
    <w:rsid w:val="00D91A9A"/>
    <w:rsid w:val="00D93A9F"/>
    <w:rsid w:val="00DA1AE5"/>
    <w:rsid w:val="00DB2DA8"/>
    <w:rsid w:val="00DB3A8E"/>
    <w:rsid w:val="00DB781F"/>
    <w:rsid w:val="00DB7D9A"/>
    <w:rsid w:val="00DC5DBB"/>
    <w:rsid w:val="00DE361D"/>
    <w:rsid w:val="00DF25BA"/>
    <w:rsid w:val="00DF353C"/>
    <w:rsid w:val="00E00B3F"/>
    <w:rsid w:val="00E21D06"/>
    <w:rsid w:val="00E22A42"/>
    <w:rsid w:val="00E36F73"/>
    <w:rsid w:val="00E4214C"/>
    <w:rsid w:val="00E472E9"/>
    <w:rsid w:val="00E52501"/>
    <w:rsid w:val="00E55030"/>
    <w:rsid w:val="00E603B7"/>
    <w:rsid w:val="00E61460"/>
    <w:rsid w:val="00E64B2D"/>
    <w:rsid w:val="00E81B29"/>
    <w:rsid w:val="00E83EBC"/>
    <w:rsid w:val="00E905C2"/>
    <w:rsid w:val="00E96454"/>
    <w:rsid w:val="00EA104B"/>
    <w:rsid w:val="00EA31F0"/>
    <w:rsid w:val="00EA5234"/>
    <w:rsid w:val="00EA6170"/>
    <w:rsid w:val="00EC29B0"/>
    <w:rsid w:val="00EC2C70"/>
    <w:rsid w:val="00EC451B"/>
    <w:rsid w:val="00EC54BA"/>
    <w:rsid w:val="00EC7AD7"/>
    <w:rsid w:val="00ED24B1"/>
    <w:rsid w:val="00ED7AA3"/>
    <w:rsid w:val="00EE1C83"/>
    <w:rsid w:val="00EE3F2D"/>
    <w:rsid w:val="00EE7647"/>
    <w:rsid w:val="00F31435"/>
    <w:rsid w:val="00F4004C"/>
    <w:rsid w:val="00F40358"/>
    <w:rsid w:val="00F41ADA"/>
    <w:rsid w:val="00F43FCD"/>
    <w:rsid w:val="00F460E5"/>
    <w:rsid w:val="00F47AB3"/>
    <w:rsid w:val="00F508A4"/>
    <w:rsid w:val="00F572BE"/>
    <w:rsid w:val="00F605D4"/>
    <w:rsid w:val="00F62BCE"/>
    <w:rsid w:val="00F62C22"/>
    <w:rsid w:val="00F70D8C"/>
    <w:rsid w:val="00F75410"/>
    <w:rsid w:val="00F8278A"/>
    <w:rsid w:val="00F90D01"/>
    <w:rsid w:val="00FA0562"/>
    <w:rsid w:val="00FA157A"/>
    <w:rsid w:val="00FB347A"/>
    <w:rsid w:val="00FB3FC3"/>
    <w:rsid w:val="00FD733F"/>
    <w:rsid w:val="00FE2702"/>
    <w:rsid w:val="00FF086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99" w:defSemiHidden="1" w:defUnhideWhenUsed="0" w:defQFormat="0" w:count="267">
    <w:lsdException w:name="Normal" w:semiHidden="0" w:uiPriority="0" w:qFormat="1"/>
    <w:lsdException w:name="heading 1" w:semiHidden="0" w:uiPriority="0" w:qFormat="1"/>
    <w:lsdException w:name="heading 2" w:semiHidden="0" w:uiPriority="0" w:qFormat="1"/>
    <w:lsdException w:name="heading 3" w:semiHidden="0" w:uiPriority="0" w:qFormat="1"/>
    <w:lsdException w:name="heading 4" w:semiHidden="0" w:uiPriority="0" w:qFormat="1"/>
    <w:lsdException w:name="heading 5" w:semiHidden="0" w:uiPriority="0" w:qFormat="1"/>
    <w:lsdException w:name="heading 6" w:semiHidden="0" w:uiPriority="0" w:qFormat="1"/>
    <w:lsdException w:name="heading 7" w:semiHidden="0" w:uiPriority="0" w:qFormat="1"/>
    <w:lsdException w:name="heading 8" w:semiHidden="0" w:uiPriority="0" w:qFormat="1"/>
    <w:lsdException w:name="heading 9" w:semiHidden="0" w:uiPriority="0" w:qFormat="1"/>
    <w:lsdException w:name="index 1" w:locked="1" w:unhideWhenUsed="1"/>
    <w:lsdException w:name="index 2" w:locked="1" w:unhideWhenUsed="1"/>
    <w:lsdException w:name="index 3" w:locked="1" w:unhideWhenUsed="1"/>
    <w:lsdException w:name="index 4" w:locked="1" w:unhideWhenUsed="1"/>
    <w:lsdException w:name="index 5" w:locked="1" w:unhideWhenUsed="1"/>
    <w:lsdException w:name="index 6" w:locked="1" w:unhideWhenUsed="1"/>
    <w:lsdException w:name="index 7" w:locked="1" w:unhideWhenUsed="1"/>
    <w:lsdException w:name="index 8" w:locked="1" w:unhideWhenUsed="1"/>
    <w:lsdException w:name="index 9" w:locked="1" w:unhideWhenUsed="1"/>
    <w:lsdException w:name="toc 1" w:semiHidden="0" w:uiPriority="0"/>
    <w:lsdException w:name="toc 2" w:semiHidden="0" w:uiPriority="0"/>
    <w:lsdException w:name="toc 3" w:semiHidden="0" w:uiPriority="0"/>
    <w:lsdException w:name="toc 4" w:semiHidden="0" w:uiPriority="0"/>
    <w:lsdException w:name="toc 5" w:semiHidden="0" w:uiPriority="0"/>
    <w:lsdException w:name="toc 6" w:semiHidden="0" w:uiPriority="0"/>
    <w:lsdException w:name="toc 7" w:semiHidden="0" w:uiPriority="0"/>
    <w:lsdException w:name="toc 8" w:semiHidden="0" w:uiPriority="0"/>
    <w:lsdException w:name="toc 9" w:semiHidden="0" w:uiPriority="0"/>
    <w:lsdException w:name="Normal Indent" w:locked="1" w:unhideWhenUsed="1"/>
    <w:lsdException w:name="footnote text" w:locked="1" w:unhideWhenUsed="1"/>
    <w:lsdException w:name="annotation text" w:locked="1" w:unhideWhenUsed="1"/>
    <w:lsdException w:name="header" w:locked="1" w:unhideWhenUsed="1"/>
    <w:lsdException w:name="footer" w:locked="1" w:unhideWhenUsed="1"/>
    <w:lsdException w:name="index heading" w:locked="1" w:unhideWhenUsed="1"/>
    <w:lsdException w:name="caption" w:uiPriority="0" w:unhideWhenUsed="1" w:qFormat="1"/>
    <w:lsdException w:name="table of figures" w:locked="1" w:unhideWhenUsed="1"/>
    <w:lsdException w:name="envelope address" w:locked="1" w:unhideWhenUsed="1"/>
    <w:lsdException w:name="envelope return" w:locked="1" w:unhideWhenUsed="1"/>
    <w:lsdException w:name="footnote reference" w:locked="1" w:unhideWhenUsed="1"/>
    <w:lsdException w:name="annotation reference" w:locked="1" w:unhideWhenUsed="1"/>
    <w:lsdException w:name="line number" w:locked="1" w:unhideWhenUsed="1"/>
    <w:lsdException w:name="page number" w:locked="1" w:unhideWhenUsed="1"/>
    <w:lsdException w:name="endnote reference" w:locked="1" w:unhideWhenUsed="1"/>
    <w:lsdException w:name="endnote text" w:locked="1" w:unhideWhenUsed="1"/>
    <w:lsdException w:name="table of authorities" w:locked="1" w:unhideWhenUsed="1"/>
    <w:lsdException w:name="macro" w:locked="1" w:unhideWhenUsed="1"/>
    <w:lsdException w:name="toa heading" w:locked="1" w:unhideWhenUsed="1"/>
    <w:lsdException w:name="List" w:locked="1" w:unhideWhenUsed="1"/>
    <w:lsdException w:name="List Bullet" w:locked="1" w:unhideWhenUsed="1"/>
    <w:lsdException w:name="List Number" w:locked="1" w:unhideWhenUsed="1"/>
    <w:lsdException w:name="List 2" w:locked="1" w:unhideWhenUsed="1"/>
    <w:lsdException w:name="List 3" w:locked="1" w:unhideWhenUsed="1"/>
    <w:lsdException w:name="List 4" w:locked="1" w:unhideWhenUsed="1"/>
    <w:lsdException w:name="List 5" w:locked="1" w:unhideWhenUsed="1"/>
    <w:lsdException w:name="List Bullet 2" w:locked="1" w:unhideWhenUsed="1"/>
    <w:lsdException w:name="List Bullet 3" w:locked="1" w:unhideWhenUsed="1"/>
    <w:lsdException w:name="List Bullet 4" w:locked="1" w:unhideWhenUsed="1"/>
    <w:lsdException w:name="List Bullet 5" w:locked="1" w:unhideWhenUsed="1"/>
    <w:lsdException w:name="List Number 2" w:locked="1" w:unhideWhenUsed="1"/>
    <w:lsdException w:name="List Number 3" w:locked="1" w:unhideWhenUsed="1"/>
    <w:lsdException w:name="List Number 4" w:locked="1" w:unhideWhenUsed="1"/>
    <w:lsdException w:name="List Number 5" w:locked="1" w:unhideWhenUsed="1"/>
    <w:lsdException w:name="Title" w:semiHidden="0" w:uiPriority="0" w:qFormat="1"/>
    <w:lsdException w:name="Closing" w:locked="1" w:unhideWhenUsed="1"/>
    <w:lsdException w:name="Signature" w:locked="1" w:unhideWhenUsed="1"/>
    <w:lsdException w:name="Default Paragraph Font" w:semiHidden="0" w:uiPriority="0"/>
    <w:lsdException w:name="Body Text" w:locked="1" w:unhideWhenUsed="1"/>
    <w:lsdException w:name="Body Text Indent" w:locked="1" w:unhideWhenUsed="1"/>
    <w:lsdException w:name="List Continue" w:locked="1" w:unhideWhenUsed="1"/>
    <w:lsdException w:name="List Continue 2" w:locked="1" w:unhideWhenUsed="1"/>
    <w:lsdException w:name="List Continue 3" w:locked="1" w:unhideWhenUsed="1"/>
    <w:lsdException w:name="List Continue 4" w:locked="1" w:unhideWhenUsed="1"/>
    <w:lsdException w:name="List Continue 5" w:locked="1" w:unhideWhenUsed="1"/>
    <w:lsdException w:name="Message Header" w:locked="1" w:unhideWhenUsed="1"/>
    <w:lsdException w:name="Subtitle" w:semiHidden="0" w:uiPriority="0" w:qFormat="1"/>
    <w:lsdException w:name="Salutation" w:locked="1" w:unhideWhenUsed="1"/>
    <w:lsdException w:name="Date" w:locked="1" w:unhideWhenUsed="1"/>
    <w:lsdException w:name="Body Text First Indent" w:locked="1" w:unhideWhenUsed="1"/>
    <w:lsdException w:name="Body Text First Indent 2" w:locked="1" w:unhideWhenUsed="1"/>
    <w:lsdException w:name="Note Heading" w:locked="1" w:unhideWhenUsed="1"/>
    <w:lsdException w:name="Body Text 2" w:locked="1" w:unhideWhenUsed="1"/>
    <w:lsdException w:name="Body Text 3" w:locked="1" w:unhideWhenUsed="1"/>
    <w:lsdException w:name="Body Text Indent 2" w:locked="1" w:unhideWhenUsed="1"/>
    <w:lsdException w:name="Body Text Indent 3" w:locked="1" w:unhideWhenUsed="1"/>
    <w:lsdException w:name="Block Text" w:locked="1" w:unhideWhenUsed="1"/>
    <w:lsdException w:name="Hyperlink" w:locked="1" w:unhideWhenUsed="1"/>
    <w:lsdException w:name="FollowedHyperlink" w:locked="1" w:unhideWhenUsed="1"/>
    <w:lsdException w:name="Strong" w:semiHidden="0" w:uiPriority="0" w:qFormat="1"/>
    <w:lsdException w:name="Emphasis" w:semiHidden="0" w:uiPriority="0" w:qFormat="1"/>
    <w:lsdException w:name="Document Map" w:locked="1" w:unhideWhenUsed="1"/>
    <w:lsdException w:name="Plain Text" w:locked="1" w:unhideWhenUsed="1"/>
    <w:lsdException w:name="E-mail Signature" w:locked="1" w:unhideWhenUsed="1"/>
    <w:lsdException w:name="HTML Top of Form" w:locked="1" w:unhideWhenUsed="1"/>
    <w:lsdException w:name="HTML Bottom of Form" w:locked="1" w:unhideWhenUsed="1"/>
    <w:lsdException w:name="Normal (Web)" w:locked="1" w:unhideWhenUsed="1"/>
    <w:lsdException w:name="HTML Acronym" w:locked="1" w:unhideWhenUsed="1"/>
    <w:lsdException w:name="HTML Address" w:locked="1" w:unhideWhenUsed="1"/>
    <w:lsdException w:name="HTML Cite" w:locked="1" w:unhideWhenUsed="1"/>
    <w:lsdException w:name="HTML Code" w:locked="1" w:unhideWhenUsed="1"/>
    <w:lsdException w:name="HTML Definition" w:locked="1" w:unhideWhenUsed="1"/>
    <w:lsdException w:name="HTML Keyboard" w:locked="1" w:unhideWhenUsed="1"/>
    <w:lsdException w:name="HTML Preformatted" w:locked="1" w:unhideWhenUsed="1"/>
    <w:lsdException w:name="HTML Sample" w:locked="1" w:unhideWhenUsed="1"/>
    <w:lsdException w:name="HTML Typewriter" w:locked="1" w:unhideWhenUsed="1"/>
    <w:lsdException w:name="HTML Variable" w:locked="1" w:unhideWhenUsed="1"/>
    <w:lsdException w:name="Normal Table" w:locked="1" w:unhideWhenUsed="1"/>
    <w:lsdException w:name="annotation subject" w:locked="1" w:unhideWhenUsed="1"/>
    <w:lsdException w:name="No List" w:locked="1" w:unhideWhenUsed="1"/>
    <w:lsdException w:name="Outline List 1" w:locked="1" w:unhideWhenUsed="1"/>
    <w:lsdException w:name="Outline List 2" w:locked="1" w:unhideWhenUsed="1"/>
    <w:lsdException w:name="Outline List 3" w:locked="1" w:unhideWhenUsed="1"/>
    <w:lsdException w:name="Table Simple 1" w:locked="1" w:unhideWhenUsed="1"/>
    <w:lsdException w:name="Table Simple 2" w:locked="1" w:unhideWhenUsed="1"/>
    <w:lsdException w:name="Table Simple 3" w:locked="1" w:unhideWhenUsed="1"/>
    <w:lsdException w:name="Table Classic 1" w:locked="1" w:unhideWhenUsed="1"/>
    <w:lsdException w:name="Table Classic 2" w:locked="1" w:unhideWhenUsed="1"/>
    <w:lsdException w:name="Table Classic 3" w:locked="1" w:unhideWhenUsed="1"/>
    <w:lsdException w:name="Table Classic 4" w:locked="1" w:unhideWhenUsed="1"/>
    <w:lsdException w:name="Table Colorful 1" w:locked="1" w:unhideWhenUsed="1"/>
    <w:lsdException w:name="Table Colorful 2" w:locked="1" w:unhideWhenUsed="1"/>
    <w:lsdException w:name="Table Colorful 3" w:locked="1" w:unhideWhenUsed="1"/>
    <w:lsdException w:name="Table Columns 1" w:locked="1" w:unhideWhenUsed="1"/>
    <w:lsdException w:name="Table Columns 2" w:locked="1" w:unhideWhenUsed="1"/>
    <w:lsdException w:name="Table Columns 3" w:locked="1" w:unhideWhenUsed="1"/>
    <w:lsdException w:name="Table Columns 4" w:locked="1" w:unhideWhenUsed="1"/>
    <w:lsdException w:name="Table Columns 5" w:locked="1" w:unhideWhenUsed="1"/>
    <w:lsdException w:name="Table Grid 1" w:locked="1" w:unhideWhenUsed="1"/>
    <w:lsdException w:name="Table Grid 2" w:locked="1" w:unhideWhenUsed="1"/>
    <w:lsdException w:name="Table Grid 3" w:locked="1" w:unhideWhenUsed="1"/>
    <w:lsdException w:name="Table Grid 4" w:locked="1" w:unhideWhenUsed="1"/>
    <w:lsdException w:name="Table Grid 5" w:locked="1" w:unhideWhenUsed="1"/>
    <w:lsdException w:name="Table Grid 6" w:locked="1" w:unhideWhenUsed="1"/>
    <w:lsdException w:name="Table Grid 7" w:locked="1" w:unhideWhenUsed="1"/>
    <w:lsdException w:name="Table Grid 8" w:locked="1" w:unhideWhenUsed="1"/>
    <w:lsdException w:name="Table List 1" w:locked="1" w:unhideWhenUsed="1"/>
    <w:lsdException w:name="Table List 2" w:locked="1" w:unhideWhenUsed="1"/>
    <w:lsdException w:name="Table List 3" w:locked="1" w:unhideWhenUsed="1"/>
    <w:lsdException w:name="Table List 4" w:locked="1" w:unhideWhenUsed="1"/>
    <w:lsdException w:name="Table List 5" w:locked="1" w:unhideWhenUsed="1"/>
    <w:lsdException w:name="Table List 6" w:locked="1" w:unhideWhenUsed="1"/>
    <w:lsdException w:name="Table List 7" w:locked="1" w:unhideWhenUsed="1"/>
    <w:lsdException w:name="Table List 8" w:locked="1" w:unhideWhenUsed="1"/>
    <w:lsdException w:name="Table 3D effects 1" w:locked="1" w:unhideWhenUsed="1"/>
    <w:lsdException w:name="Table 3D effects 2" w:locked="1" w:unhideWhenUsed="1"/>
    <w:lsdException w:name="Table 3D effects 3" w:locked="1" w:unhideWhenUsed="1"/>
    <w:lsdException w:name="Table Contemporary" w:locked="1" w:unhideWhenUsed="1"/>
    <w:lsdException w:name="Table Elegant" w:locked="1" w:unhideWhenUsed="1"/>
    <w:lsdException w:name="Table Professional" w:locked="1" w:unhideWhenUsed="1"/>
    <w:lsdException w:name="Table Subtle 1" w:locked="1" w:unhideWhenUsed="1"/>
    <w:lsdException w:name="Table Subtle 2" w:locked="1" w:unhideWhenUsed="1"/>
    <w:lsdException w:name="Table Web 1" w:locked="1" w:unhideWhenUsed="1"/>
    <w:lsdException w:name="Table Web 2" w:locked="1" w:unhideWhenUsed="1"/>
    <w:lsdException w:name="Table Web 3" w:locked="1" w:unhideWhenUsed="1"/>
    <w:lsdException w:name="Balloon Text" w:locked="1" w:unhideWhenUsed="1"/>
    <w:lsdException w:name="Table Grid" w:semiHidden="0" w:uiPriority="0"/>
    <w:lsdException w:name="Table Theme" w:locked="1" w:unhideWhenUsed="1"/>
    <w:lsdException w:name="No Spacing" w:semiHidden="0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semiHidden="0" w:uiPriority="34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BC2292"/>
    <w:pPr>
      <w:spacing w:after="160" w:line="259" w:lineRule="auto"/>
    </w:pPr>
    <w:rPr>
      <w:kern w:val="2"/>
      <w:lang w:val="en-IN"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BC2292"/>
    <w:pPr>
      <w:keepNext/>
      <w:keepLines/>
      <w:spacing w:before="360" w:after="80"/>
      <w:outlineLvl w:val="0"/>
    </w:pPr>
    <w:rPr>
      <w:rFonts w:ascii="Calibri Light" w:hAnsi="Calibri Light"/>
      <w:color w:val="2F5496"/>
      <w:kern w:val="0"/>
      <w:sz w:val="40"/>
      <w:szCs w:val="20"/>
      <w:lang w:val="de-DE" w:eastAsia="ja-JP"/>
    </w:rPr>
  </w:style>
  <w:style w:type="paragraph" w:styleId="Heading2">
    <w:name w:val="heading 2"/>
    <w:basedOn w:val="Normal"/>
    <w:next w:val="Normal"/>
    <w:link w:val="Heading2Char"/>
    <w:uiPriority w:val="99"/>
    <w:qFormat/>
    <w:rsid w:val="00BC2292"/>
    <w:pPr>
      <w:keepNext/>
      <w:keepLines/>
      <w:spacing w:before="160" w:after="80"/>
      <w:outlineLvl w:val="1"/>
    </w:pPr>
    <w:rPr>
      <w:rFonts w:ascii="Calibri Light" w:hAnsi="Calibri Light"/>
      <w:color w:val="2F5496"/>
      <w:kern w:val="0"/>
      <w:sz w:val="32"/>
      <w:szCs w:val="20"/>
      <w:lang w:val="de-DE" w:eastAsia="ja-JP"/>
    </w:rPr>
  </w:style>
  <w:style w:type="paragraph" w:styleId="Heading3">
    <w:name w:val="heading 3"/>
    <w:basedOn w:val="Normal"/>
    <w:next w:val="Normal"/>
    <w:link w:val="Heading3Char"/>
    <w:uiPriority w:val="99"/>
    <w:qFormat/>
    <w:rsid w:val="00BC2292"/>
    <w:pPr>
      <w:keepNext/>
      <w:keepLines/>
      <w:spacing w:before="160" w:after="80"/>
      <w:outlineLvl w:val="2"/>
    </w:pPr>
    <w:rPr>
      <w:rFonts w:eastAsia="Times New Roman"/>
      <w:color w:val="2F5496"/>
      <w:kern w:val="0"/>
      <w:sz w:val="28"/>
      <w:szCs w:val="20"/>
      <w:lang w:val="de-DE" w:eastAsia="ja-JP"/>
    </w:rPr>
  </w:style>
  <w:style w:type="paragraph" w:styleId="Heading4">
    <w:name w:val="heading 4"/>
    <w:basedOn w:val="Normal"/>
    <w:next w:val="Normal"/>
    <w:link w:val="Heading4Char"/>
    <w:uiPriority w:val="99"/>
    <w:qFormat/>
    <w:rsid w:val="00BC2292"/>
    <w:pPr>
      <w:keepNext/>
      <w:keepLines/>
      <w:spacing w:before="80" w:after="40"/>
      <w:outlineLvl w:val="3"/>
    </w:pPr>
    <w:rPr>
      <w:rFonts w:eastAsia="Times New Roman"/>
      <w:i/>
      <w:color w:val="2F5496"/>
      <w:kern w:val="0"/>
      <w:sz w:val="20"/>
      <w:szCs w:val="20"/>
      <w:lang w:val="de-DE" w:eastAsia="ja-JP"/>
    </w:rPr>
  </w:style>
  <w:style w:type="paragraph" w:styleId="Heading5">
    <w:name w:val="heading 5"/>
    <w:basedOn w:val="Normal"/>
    <w:next w:val="Normal"/>
    <w:link w:val="Heading5Char"/>
    <w:uiPriority w:val="99"/>
    <w:qFormat/>
    <w:rsid w:val="00BC2292"/>
    <w:pPr>
      <w:keepNext/>
      <w:keepLines/>
      <w:spacing w:before="80" w:after="40"/>
      <w:outlineLvl w:val="4"/>
    </w:pPr>
    <w:rPr>
      <w:rFonts w:eastAsia="Times New Roman"/>
      <w:color w:val="2F5496"/>
      <w:kern w:val="0"/>
      <w:sz w:val="20"/>
      <w:szCs w:val="20"/>
      <w:lang w:val="de-DE" w:eastAsia="ja-JP"/>
    </w:rPr>
  </w:style>
  <w:style w:type="paragraph" w:styleId="Heading6">
    <w:name w:val="heading 6"/>
    <w:basedOn w:val="Normal"/>
    <w:next w:val="Normal"/>
    <w:link w:val="Heading6Char"/>
    <w:uiPriority w:val="99"/>
    <w:qFormat/>
    <w:rsid w:val="00BC2292"/>
    <w:pPr>
      <w:keepNext/>
      <w:keepLines/>
      <w:spacing w:before="40" w:after="0"/>
      <w:outlineLvl w:val="5"/>
    </w:pPr>
    <w:rPr>
      <w:rFonts w:eastAsia="Times New Roman"/>
      <w:i/>
      <w:color w:val="595959"/>
      <w:kern w:val="0"/>
      <w:sz w:val="20"/>
      <w:szCs w:val="20"/>
      <w:lang w:val="de-DE" w:eastAsia="ja-JP"/>
    </w:rPr>
  </w:style>
  <w:style w:type="paragraph" w:styleId="Heading7">
    <w:name w:val="heading 7"/>
    <w:basedOn w:val="Normal"/>
    <w:next w:val="Normal"/>
    <w:link w:val="Heading7Char"/>
    <w:uiPriority w:val="99"/>
    <w:qFormat/>
    <w:rsid w:val="00BC2292"/>
    <w:pPr>
      <w:keepNext/>
      <w:keepLines/>
      <w:spacing w:before="40" w:after="0"/>
      <w:outlineLvl w:val="6"/>
    </w:pPr>
    <w:rPr>
      <w:rFonts w:eastAsia="Times New Roman"/>
      <w:color w:val="595959"/>
      <w:kern w:val="0"/>
      <w:sz w:val="20"/>
      <w:szCs w:val="20"/>
      <w:lang w:val="de-DE" w:eastAsia="ja-JP"/>
    </w:rPr>
  </w:style>
  <w:style w:type="paragraph" w:styleId="Heading8">
    <w:name w:val="heading 8"/>
    <w:basedOn w:val="Normal"/>
    <w:next w:val="Normal"/>
    <w:link w:val="Heading8Char"/>
    <w:uiPriority w:val="99"/>
    <w:qFormat/>
    <w:rsid w:val="00BC2292"/>
    <w:pPr>
      <w:keepNext/>
      <w:keepLines/>
      <w:spacing w:after="0"/>
      <w:outlineLvl w:val="7"/>
    </w:pPr>
    <w:rPr>
      <w:rFonts w:eastAsia="Times New Roman"/>
      <w:i/>
      <w:color w:val="272727"/>
      <w:kern w:val="0"/>
      <w:sz w:val="20"/>
      <w:szCs w:val="20"/>
      <w:lang w:val="de-DE" w:eastAsia="ja-JP"/>
    </w:rPr>
  </w:style>
  <w:style w:type="paragraph" w:styleId="Heading9">
    <w:name w:val="heading 9"/>
    <w:basedOn w:val="Normal"/>
    <w:next w:val="Normal"/>
    <w:link w:val="Heading9Char"/>
    <w:uiPriority w:val="99"/>
    <w:qFormat/>
    <w:rsid w:val="00BC2292"/>
    <w:pPr>
      <w:keepNext/>
      <w:keepLines/>
      <w:spacing w:after="0"/>
      <w:outlineLvl w:val="8"/>
    </w:pPr>
    <w:rPr>
      <w:rFonts w:eastAsia="Times New Roman"/>
      <w:color w:val="272727"/>
      <w:kern w:val="0"/>
      <w:sz w:val="20"/>
      <w:szCs w:val="20"/>
      <w:lang w:val="de-DE" w:eastAsia="ja-JP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BC2292"/>
    <w:rPr>
      <w:rFonts w:ascii="Calibri Light" w:hAnsi="Calibri Light" w:cs="Times New Roman"/>
      <w:color w:val="2F5496"/>
      <w:sz w:val="40"/>
    </w:rPr>
  </w:style>
  <w:style w:type="character" w:customStyle="1" w:styleId="Heading2Char">
    <w:name w:val="Heading 2 Char"/>
    <w:basedOn w:val="DefaultParagraphFont"/>
    <w:link w:val="Heading2"/>
    <w:uiPriority w:val="99"/>
    <w:semiHidden/>
    <w:locked/>
    <w:rsid w:val="00BC2292"/>
    <w:rPr>
      <w:rFonts w:ascii="Calibri Light" w:hAnsi="Calibri Light" w:cs="Times New Roman"/>
      <w:color w:val="2F5496"/>
      <w:sz w:val="32"/>
    </w:rPr>
  </w:style>
  <w:style w:type="character" w:customStyle="1" w:styleId="Heading3Char">
    <w:name w:val="Heading 3 Char"/>
    <w:basedOn w:val="DefaultParagraphFont"/>
    <w:link w:val="Heading3"/>
    <w:uiPriority w:val="99"/>
    <w:semiHidden/>
    <w:locked/>
    <w:rsid w:val="00BC2292"/>
    <w:rPr>
      <w:rFonts w:eastAsia="Times New Roman" w:cs="Times New Roman"/>
      <w:color w:val="2F5496"/>
      <w:sz w:val="28"/>
    </w:rPr>
  </w:style>
  <w:style w:type="character" w:customStyle="1" w:styleId="Heading4Char">
    <w:name w:val="Heading 4 Char"/>
    <w:basedOn w:val="DefaultParagraphFont"/>
    <w:link w:val="Heading4"/>
    <w:uiPriority w:val="99"/>
    <w:semiHidden/>
    <w:locked/>
    <w:rsid w:val="00BC2292"/>
    <w:rPr>
      <w:rFonts w:eastAsia="Times New Roman" w:cs="Times New Roman"/>
      <w:i/>
      <w:color w:val="2F5496"/>
    </w:rPr>
  </w:style>
  <w:style w:type="character" w:customStyle="1" w:styleId="Heading5Char">
    <w:name w:val="Heading 5 Char"/>
    <w:basedOn w:val="DefaultParagraphFont"/>
    <w:link w:val="Heading5"/>
    <w:uiPriority w:val="99"/>
    <w:semiHidden/>
    <w:locked/>
    <w:rsid w:val="00BC2292"/>
    <w:rPr>
      <w:rFonts w:eastAsia="Times New Roman" w:cs="Times New Roman"/>
      <w:color w:val="2F5496"/>
    </w:rPr>
  </w:style>
  <w:style w:type="character" w:customStyle="1" w:styleId="Heading6Char">
    <w:name w:val="Heading 6 Char"/>
    <w:basedOn w:val="DefaultParagraphFont"/>
    <w:link w:val="Heading6"/>
    <w:uiPriority w:val="99"/>
    <w:semiHidden/>
    <w:locked/>
    <w:rsid w:val="00BC2292"/>
    <w:rPr>
      <w:rFonts w:eastAsia="Times New Roman" w:cs="Times New Roman"/>
      <w:i/>
      <w:color w:val="595959"/>
    </w:rPr>
  </w:style>
  <w:style w:type="character" w:customStyle="1" w:styleId="Heading7Char">
    <w:name w:val="Heading 7 Char"/>
    <w:basedOn w:val="DefaultParagraphFont"/>
    <w:link w:val="Heading7"/>
    <w:uiPriority w:val="99"/>
    <w:semiHidden/>
    <w:locked/>
    <w:rsid w:val="00BC2292"/>
    <w:rPr>
      <w:rFonts w:eastAsia="Times New Roman" w:cs="Times New Roman"/>
      <w:color w:val="595959"/>
    </w:rPr>
  </w:style>
  <w:style w:type="character" w:customStyle="1" w:styleId="Heading8Char">
    <w:name w:val="Heading 8 Char"/>
    <w:basedOn w:val="DefaultParagraphFont"/>
    <w:link w:val="Heading8"/>
    <w:uiPriority w:val="99"/>
    <w:semiHidden/>
    <w:locked/>
    <w:rsid w:val="00BC2292"/>
    <w:rPr>
      <w:rFonts w:eastAsia="Times New Roman" w:cs="Times New Roman"/>
      <w:i/>
      <w:color w:val="272727"/>
    </w:rPr>
  </w:style>
  <w:style w:type="character" w:customStyle="1" w:styleId="Heading9Char">
    <w:name w:val="Heading 9 Char"/>
    <w:basedOn w:val="DefaultParagraphFont"/>
    <w:link w:val="Heading9"/>
    <w:uiPriority w:val="99"/>
    <w:semiHidden/>
    <w:locked/>
    <w:rsid w:val="00BC2292"/>
    <w:rPr>
      <w:rFonts w:eastAsia="Times New Roman" w:cs="Times New Roman"/>
      <w:color w:val="272727"/>
    </w:rPr>
  </w:style>
  <w:style w:type="paragraph" w:styleId="BalloonText">
    <w:name w:val="Balloon Text"/>
    <w:basedOn w:val="Normal"/>
    <w:link w:val="BalloonTextChar"/>
    <w:uiPriority w:val="99"/>
    <w:semiHidden/>
    <w:rsid w:val="00712C9F"/>
    <w:pPr>
      <w:spacing w:after="0" w:line="240" w:lineRule="auto"/>
    </w:pPr>
    <w:rPr>
      <w:rFonts w:ascii="Segoe UI" w:hAnsi="Segoe UI"/>
      <w:kern w:val="0"/>
      <w:sz w:val="18"/>
      <w:szCs w:val="20"/>
      <w:lang w:val="de-DE" w:eastAsia="ja-JP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712C9F"/>
    <w:rPr>
      <w:rFonts w:ascii="Segoe UI" w:hAnsi="Segoe UI" w:cs="Times New Roman"/>
      <w:sz w:val="18"/>
    </w:rPr>
  </w:style>
  <w:style w:type="paragraph" w:styleId="Title">
    <w:name w:val="Title"/>
    <w:basedOn w:val="Normal"/>
    <w:next w:val="Normal"/>
    <w:link w:val="TitleChar"/>
    <w:uiPriority w:val="99"/>
    <w:qFormat/>
    <w:rsid w:val="00BC2292"/>
    <w:pPr>
      <w:spacing w:after="80" w:line="240" w:lineRule="auto"/>
      <w:contextualSpacing/>
    </w:pPr>
    <w:rPr>
      <w:rFonts w:ascii="Calibri Light" w:hAnsi="Calibri Light"/>
      <w:spacing w:val="-10"/>
      <w:kern w:val="28"/>
      <w:sz w:val="56"/>
      <w:szCs w:val="20"/>
      <w:lang w:val="de-DE" w:eastAsia="ja-JP"/>
    </w:rPr>
  </w:style>
  <w:style w:type="character" w:customStyle="1" w:styleId="TitleChar">
    <w:name w:val="Title Char"/>
    <w:basedOn w:val="DefaultParagraphFont"/>
    <w:link w:val="Title"/>
    <w:uiPriority w:val="99"/>
    <w:locked/>
    <w:rsid w:val="00BC2292"/>
    <w:rPr>
      <w:rFonts w:ascii="Calibri Light" w:hAnsi="Calibri Light" w:cs="Times New Roman"/>
      <w:spacing w:val="-10"/>
      <w:kern w:val="28"/>
      <w:sz w:val="56"/>
    </w:rPr>
  </w:style>
  <w:style w:type="paragraph" w:styleId="Subtitle">
    <w:name w:val="Subtitle"/>
    <w:basedOn w:val="Normal"/>
    <w:next w:val="Normal"/>
    <w:link w:val="SubtitleChar"/>
    <w:uiPriority w:val="99"/>
    <w:qFormat/>
    <w:rsid w:val="00BC2292"/>
    <w:pPr>
      <w:numPr>
        <w:ilvl w:val="1"/>
      </w:numPr>
    </w:pPr>
    <w:rPr>
      <w:rFonts w:eastAsia="Times New Roman"/>
      <w:color w:val="595959"/>
      <w:spacing w:val="15"/>
      <w:kern w:val="0"/>
      <w:sz w:val="28"/>
      <w:szCs w:val="20"/>
      <w:lang w:val="de-DE" w:eastAsia="ja-JP"/>
    </w:rPr>
  </w:style>
  <w:style w:type="character" w:customStyle="1" w:styleId="SubtitleChar">
    <w:name w:val="Subtitle Char"/>
    <w:basedOn w:val="DefaultParagraphFont"/>
    <w:link w:val="Subtitle"/>
    <w:uiPriority w:val="99"/>
    <w:locked/>
    <w:rsid w:val="00BC2292"/>
    <w:rPr>
      <w:rFonts w:eastAsia="Times New Roman" w:cs="Times New Roman"/>
      <w:color w:val="595959"/>
      <w:spacing w:val="15"/>
      <w:sz w:val="28"/>
    </w:rPr>
  </w:style>
  <w:style w:type="paragraph" w:styleId="Quote">
    <w:name w:val="Quote"/>
    <w:basedOn w:val="Normal"/>
    <w:next w:val="Normal"/>
    <w:link w:val="QuoteChar"/>
    <w:uiPriority w:val="99"/>
    <w:qFormat/>
    <w:rsid w:val="00BC2292"/>
    <w:pPr>
      <w:spacing w:before="160"/>
      <w:jc w:val="center"/>
    </w:pPr>
    <w:rPr>
      <w:i/>
      <w:color w:val="404040"/>
      <w:kern w:val="0"/>
      <w:sz w:val="20"/>
      <w:szCs w:val="20"/>
      <w:lang w:val="de-DE" w:eastAsia="ja-JP"/>
    </w:rPr>
  </w:style>
  <w:style w:type="character" w:customStyle="1" w:styleId="QuoteChar">
    <w:name w:val="Quote Char"/>
    <w:basedOn w:val="DefaultParagraphFont"/>
    <w:link w:val="Quote"/>
    <w:uiPriority w:val="99"/>
    <w:locked/>
    <w:rsid w:val="00BC2292"/>
    <w:rPr>
      <w:rFonts w:cs="Times New Roman"/>
      <w:i/>
      <w:color w:val="404040"/>
    </w:rPr>
  </w:style>
  <w:style w:type="paragraph" w:styleId="ListParagraph">
    <w:name w:val="List Paragraph"/>
    <w:basedOn w:val="Normal"/>
    <w:uiPriority w:val="99"/>
    <w:qFormat/>
    <w:rsid w:val="00BC2292"/>
    <w:pPr>
      <w:ind w:left="720"/>
      <w:contextualSpacing/>
    </w:pPr>
  </w:style>
  <w:style w:type="character" w:styleId="IntenseEmphasis">
    <w:name w:val="Intense Emphasis"/>
    <w:basedOn w:val="DefaultParagraphFont"/>
    <w:uiPriority w:val="99"/>
    <w:qFormat/>
    <w:rsid w:val="00BC2292"/>
    <w:rPr>
      <w:rFonts w:cs="Times New Roman"/>
      <w:i/>
      <w:color w:val="2F5496"/>
    </w:rPr>
  </w:style>
  <w:style w:type="paragraph" w:styleId="IntenseQuote">
    <w:name w:val="Intense Quote"/>
    <w:basedOn w:val="Normal"/>
    <w:next w:val="Normal"/>
    <w:link w:val="IntenseQuoteChar"/>
    <w:uiPriority w:val="99"/>
    <w:qFormat/>
    <w:rsid w:val="00BC2292"/>
    <w:pPr>
      <w:pBdr>
        <w:top w:val="single" w:sz="4" w:space="10" w:color="2F5496"/>
        <w:bottom w:val="single" w:sz="4" w:space="10" w:color="2F5496"/>
      </w:pBdr>
      <w:spacing w:before="360" w:after="360"/>
      <w:ind w:left="864" w:right="864"/>
      <w:jc w:val="center"/>
    </w:pPr>
    <w:rPr>
      <w:i/>
      <w:color w:val="2F5496"/>
      <w:kern w:val="0"/>
      <w:sz w:val="20"/>
      <w:szCs w:val="20"/>
      <w:lang w:val="de-DE" w:eastAsia="ja-JP"/>
    </w:rPr>
  </w:style>
  <w:style w:type="character" w:customStyle="1" w:styleId="IntenseQuoteChar">
    <w:name w:val="Intense Quote Char"/>
    <w:basedOn w:val="DefaultParagraphFont"/>
    <w:link w:val="IntenseQuote"/>
    <w:uiPriority w:val="99"/>
    <w:locked/>
    <w:rsid w:val="00BC2292"/>
    <w:rPr>
      <w:rFonts w:cs="Times New Roman"/>
      <w:i/>
      <w:color w:val="2F5496"/>
    </w:rPr>
  </w:style>
  <w:style w:type="character" w:styleId="IntenseReference">
    <w:name w:val="Intense Reference"/>
    <w:basedOn w:val="DefaultParagraphFont"/>
    <w:uiPriority w:val="99"/>
    <w:qFormat/>
    <w:rsid w:val="00BC2292"/>
    <w:rPr>
      <w:rFonts w:cs="Times New Roman"/>
      <w:b/>
      <w:smallCaps/>
      <w:color w:val="2F5496"/>
      <w:spacing w:val="5"/>
    </w:rPr>
  </w:style>
  <w:style w:type="paragraph" w:styleId="NoSpacing">
    <w:name w:val="No Spacing"/>
    <w:uiPriority w:val="99"/>
    <w:qFormat/>
    <w:rsid w:val="00BC2292"/>
    <w:rPr>
      <w:kern w:val="2"/>
      <w:lang w:val="en-IN" w:eastAsia="en-US"/>
    </w:rPr>
  </w:style>
  <w:style w:type="character" w:styleId="Strong">
    <w:name w:val="Strong"/>
    <w:basedOn w:val="DefaultParagraphFont"/>
    <w:uiPriority w:val="99"/>
    <w:qFormat/>
    <w:rsid w:val="00CA418B"/>
    <w:rPr>
      <w:rFonts w:cs="Times New Roman"/>
      <w:b/>
    </w:rPr>
  </w:style>
  <w:style w:type="character" w:styleId="CommentReference">
    <w:name w:val="annotation reference"/>
    <w:basedOn w:val="DefaultParagraphFont"/>
    <w:uiPriority w:val="99"/>
    <w:semiHidden/>
    <w:rsid w:val="00CA418B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CA418B"/>
    <w:pPr>
      <w:spacing w:after="0" w:line="240" w:lineRule="auto"/>
    </w:pPr>
    <w:rPr>
      <w:rFonts w:ascii="Times New Roman" w:eastAsia="MS Mincho" w:hAnsi="Times New Roman"/>
      <w:kern w:val="0"/>
      <w:sz w:val="20"/>
      <w:szCs w:val="20"/>
      <w:lang w:val="de-DE"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CA418B"/>
    <w:rPr>
      <w:rFonts w:ascii="Times New Roman" w:eastAsia="MS Mincho" w:hAnsi="Times New Roman" w:cs="Times New Roman"/>
      <w:kern w:val="0"/>
      <w:sz w:val="20"/>
      <w:lang w:val="de-D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15EAD"/>
    <w:pPr>
      <w:spacing w:after="160"/>
    </w:pPr>
    <w:rPr>
      <w:rFonts w:ascii="Calibri" w:hAnsi="Calibri"/>
      <w:b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715EAD"/>
    <w:rPr>
      <w:rFonts w:ascii="Calibri" w:hAnsi="Calibri"/>
      <w:b/>
    </w:rPr>
  </w:style>
  <w:style w:type="paragraph" w:customStyle="1" w:styleId="EndNoteBibliographyTitle">
    <w:name w:val="EndNote Bibliography Title"/>
    <w:basedOn w:val="Normal"/>
    <w:link w:val="EndNoteBibliographyTitleZchn"/>
    <w:uiPriority w:val="99"/>
    <w:rsid w:val="00B34753"/>
    <w:pPr>
      <w:spacing w:after="0"/>
      <w:jc w:val="center"/>
    </w:pPr>
    <w:rPr>
      <w:noProof/>
      <w:kern w:val="0"/>
      <w:sz w:val="20"/>
      <w:szCs w:val="20"/>
      <w:lang w:val="en-US" w:eastAsia="ja-JP"/>
    </w:rPr>
  </w:style>
  <w:style w:type="character" w:customStyle="1" w:styleId="EndNoteBibliographyTitleZchn">
    <w:name w:val="EndNote Bibliography Title Zchn"/>
    <w:link w:val="EndNoteBibliographyTitle"/>
    <w:uiPriority w:val="99"/>
    <w:locked/>
    <w:rsid w:val="00B34753"/>
    <w:rPr>
      <w:noProof/>
      <w:sz w:val="20"/>
      <w:lang w:val="en-US" w:eastAsia="ja-JP"/>
    </w:rPr>
  </w:style>
  <w:style w:type="paragraph" w:customStyle="1" w:styleId="EndNoteBibliography">
    <w:name w:val="EndNote Bibliography"/>
    <w:basedOn w:val="Normal"/>
    <w:link w:val="EndNoteBibliographyZchn"/>
    <w:uiPriority w:val="99"/>
    <w:rsid w:val="00B34753"/>
    <w:pPr>
      <w:spacing w:line="240" w:lineRule="auto"/>
      <w:jc w:val="both"/>
    </w:pPr>
    <w:rPr>
      <w:noProof/>
      <w:kern w:val="0"/>
      <w:sz w:val="20"/>
      <w:szCs w:val="20"/>
      <w:lang w:val="en-US" w:eastAsia="ja-JP"/>
    </w:rPr>
  </w:style>
  <w:style w:type="character" w:customStyle="1" w:styleId="EndNoteBibliographyZchn">
    <w:name w:val="EndNote Bibliography Zchn"/>
    <w:link w:val="EndNoteBibliography"/>
    <w:uiPriority w:val="99"/>
    <w:locked/>
    <w:rsid w:val="00B34753"/>
    <w:rPr>
      <w:noProof/>
      <w:sz w:val="20"/>
      <w:lang w:val="en-US" w:eastAsia="ja-JP"/>
    </w:rPr>
  </w:style>
  <w:style w:type="character" w:customStyle="1" w:styleId="KommentartextZchn">
    <w:name w:val="Kommentartext Zchn"/>
    <w:uiPriority w:val="99"/>
    <w:semiHidden/>
    <w:locked/>
    <w:rsid w:val="00A91810"/>
    <w:rPr>
      <w:kern w:val="2"/>
      <w:lang w:val="en-IN" w:eastAsia="en-US"/>
    </w:rPr>
  </w:style>
  <w:style w:type="paragraph" w:customStyle="1" w:styleId="msonormalcxspmiddle">
    <w:name w:val="msonormalcxspmiddle"/>
    <w:basedOn w:val="Normal"/>
    <w:uiPriority w:val="99"/>
    <w:rsid w:val="00A91810"/>
    <w:pPr>
      <w:spacing w:before="100" w:beforeAutospacing="1" w:after="100" w:afterAutospacing="1" w:line="240" w:lineRule="auto"/>
    </w:pPr>
    <w:rPr>
      <w:rFonts w:ascii="Times New Roman" w:eastAsia="MS Mincho" w:hAnsi="Times New Roman"/>
      <w:kern w:val="0"/>
      <w:sz w:val="24"/>
      <w:szCs w:val="24"/>
      <w:lang w:val="de-DE" w:eastAsia="ja-JP" w:bidi="he-IL"/>
    </w:rPr>
  </w:style>
  <w:style w:type="paragraph" w:styleId="Revision">
    <w:name w:val="Revision"/>
    <w:hidden/>
    <w:uiPriority w:val="99"/>
    <w:semiHidden/>
    <w:rsid w:val="00415C87"/>
    <w:rPr>
      <w:kern w:val="2"/>
      <w:lang w:val="en-IN"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831951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51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0</TotalTime>
  <Pages>13</Pages>
  <Words>3797</Words>
  <Characters>23928</Characters>
  <Application>Microsoft Office Outlook</Application>
  <DocSecurity>0</DocSecurity>
  <Lines>0</Lines>
  <Paragraphs>0</Paragraphs>
  <ScaleCrop>false</ScaleCrop>
  <Company/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Table 1: Comparison of first-episode (FESz) and relapsed (RSz) patients</dc:title>
  <dc:subject/>
  <dc:creator>Kaushiki Mukherjee</dc:creator>
  <cp:keywords/>
  <dc:description/>
  <cp:lastModifiedBy>Johann Steiner</cp:lastModifiedBy>
  <cp:revision>3</cp:revision>
  <dcterms:created xsi:type="dcterms:W3CDTF">2025-08-10T08:04:00Z</dcterms:created>
  <dcterms:modified xsi:type="dcterms:W3CDTF">2025-08-10T08:04:00Z</dcterms:modified>
</cp:coreProperties>
</file>